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E7135D" w14:paraId="2A131A54" w14:textId="77777777" w:rsidTr="002739BA">
        <w:trPr>
          <w:trHeight w:val="852"/>
          <w:jc w:val="center"/>
        </w:trPr>
        <w:tc>
          <w:tcPr>
            <w:tcW w:w="6940" w:type="dxa"/>
            <w:vMerge w:val="restart"/>
            <w:tcBorders>
              <w:right w:val="single" w:sz="4" w:space="0" w:color="auto"/>
            </w:tcBorders>
          </w:tcPr>
          <w:p w14:paraId="38C3D2BA" w14:textId="77777777" w:rsidR="000A03B2" w:rsidRPr="00E7135D" w:rsidRDefault="000A03B2" w:rsidP="00DE264A">
            <w:pPr>
              <w:tabs>
                <w:tab w:val="left" w:pos="-108"/>
              </w:tabs>
              <w:ind w:left="-108"/>
              <w:jc w:val="left"/>
              <w:rPr>
                <w:rFonts w:cs="Arial"/>
                <w:b/>
                <w:bCs/>
                <w:i/>
                <w:iCs/>
                <w:color w:val="000066"/>
                <w:sz w:val="12"/>
                <w:szCs w:val="12"/>
                <w:lang w:eastAsia="it-IT"/>
              </w:rPr>
            </w:pPr>
            <w:r w:rsidRPr="00E7135D">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Pictur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E7135D">
              <w:rPr>
                <w:rFonts w:ascii="AdvP6960" w:hAnsi="AdvP6960" w:cs="AdvP6960"/>
                <w:color w:val="241F20"/>
                <w:szCs w:val="18"/>
                <w:lang w:eastAsia="it-IT"/>
              </w:rPr>
              <w:t xml:space="preserve"> </w:t>
            </w:r>
            <w:r w:rsidRPr="00E7135D">
              <w:rPr>
                <w:rFonts w:cs="Arial"/>
                <w:b/>
                <w:bCs/>
                <w:i/>
                <w:iCs/>
                <w:color w:val="000066"/>
                <w:sz w:val="24"/>
                <w:szCs w:val="24"/>
                <w:lang w:eastAsia="it-IT"/>
              </w:rPr>
              <w:t>CHEMICAL ENGINEERING</w:t>
            </w:r>
            <w:r w:rsidRPr="00E7135D">
              <w:rPr>
                <w:rFonts w:cs="Arial"/>
                <w:b/>
                <w:bCs/>
                <w:i/>
                <w:iCs/>
                <w:color w:val="0033FF"/>
                <w:sz w:val="24"/>
                <w:szCs w:val="24"/>
                <w:lang w:eastAsia="it-IT"/>
              </w:rPr>
              <w:t xml:space="preserve"> </w:t>
            </w:r>
            <w:r w:rsidRPr="00E7135D">
              <w:rPr>
                <w:rFonts w:cs="Arial"/>
                <w:b/>
                <w:bCs/>
                <w:i/>
                <w:iCs/>
                <w:color w:val="666666"/>
                <w:sz w:val="24"/>
                <w:szCs w:val="24"/>
                <w:lang w:eastAsia="it-IT"/>
              </w:rPr>
              <w:t>TRANSACTIONS</w:t>
            </w:r>
            <w:r w:rsidRPr="00E7135D">
              <w:rPr>
                <w:color w:val="333333"/>
                <w:sz w:val="24"/>
                <w:szCs w:val="24"/>
                <w:lang w:eastAsia="it-IT"/>
              </w:rPr>
              <w:t xml:space="preserve"> </w:t>
            </w:r>
            <w:r w:rsidRPr="00E7135D">
              <w:rPr>
                <w:rFonts w:cs="Arial"/>
                <w:b/>
                <w:bCs/>
                <w:i/>
                <w:iCs/>
                <w:color w:val="000066"/>
                <w:sz w:val="27"/>
                <w:szCs w:val="27"/>
                <w:lang w:eastAsia="it-IT"/>
              </w:rPr>
              <w:br/>
            </w:r>
          </w:p>
          <w:p w14:paraId="4B780582" w14:textId="530285EB" w:rsidR="000A03B2" w:rsidRPr="00E7135D" w:rsidRDefault="00A76EFC" w:rsidP="001D21AF">
            <w:pPr>
              <w:tabs>
                <w:tab w:val="left" w:pos="-108"/>
              </w:tabs>
              <w:ind w:left="-108"/>
              <w:rPr>
                <w:rFonts w:cs="Arial"/>
                <w:b/>
                <w:bCs/>
                <w:i/>
                <w:iCs/>
                <w:color w:val="000066"/>
                <w:sz w:val="22"/>
                <w:szCs w:val="22"/>
                <w:lang w:eastAsia="it-IT"/>
              </w:rPr>
            </w:pPr>
            <w:r w:rsidRPr="00E7135D">
              <w:rPr>
                <w:rFonts w:cs="Arial"/>
                <w:b/>
                <w:bCs/>
                <w:i/>
                <w:iCs/>
                <w:color w:val="000066"/>
                <w:sz w:val="22"/>
                <w:szCs w:val="22"/>
                <w:lang w:eastAsia="it-IT"/>
              </w:rPr>
              <w:t xml:space="preserve">VOL. </w:t>
            </w:r>
            <w:r w:rsidR="0030152C" w:rsidRPr="00E7135D">
              <w:rPr>
                <w:rFonts w:cs="Arial"/>
                <w:b/>
                <w:bCs/>
                <w:i/>
                <w:iCs/>
                <w:color w:val="000066"/>
                <w:sz w:val="22"/>
                <w:szCs w:val="22"/>
                <w:lang w:eastAsia="it-IT"/>
              </w:rPr>
              <w:t xml:space="preserve">   </w:t>
            </w:r>
            <w:r w:rsidR="007B48F9" w:rsidRPr="00E7135D">
              <w:rPr>
                <w:rFonts w:cs="Arial"/>
                <w:b/>
                <w:bCs/>
                <w:i/>
                <w:iCs/>
                <w:color w:val="000066"/>
                <w:sz w:val="22"/>
                <w:szCs w:val="22"/>
                <w:lang w:eastAsia="it-IT"/>
              </w:rPr>
              <w:t>,</w:t>
            </w:r>
            <w:r w:rsidR="00FA5F5F" w:rsidRPr="00E7135D">
              <w:rPr>
                <w:rFonts w:cs="Arial"/>
                <w:b/>
                <w:bCs/>
                <w:i/>
                <w:iCs/>
                <w:color w:val="000066"/>
                <w:sz w:val="22"/>
                <w:szCs w:val="22"/>
                <w:lang w:eastAsia="it-IT"/>
              </w:rPr>
              <w:t xml:space="preserve"> </w:t>
            </w:r>
            <w:r w:rsidR="0030152C" w:rsidRPr="00E7135D">
              <w:rPr>
                <w:rFonts w:cs="Arial"/>
                <w:b/>
                <w:bCs/>
                <w:i/>
                <w:iCs/>
                <w:color w:val="000066"/>
                <w:sz w:val="22"/>
                <w:szCs w:val="22"/>
                <w:lang w:eastAsia="it-IT"/>
              </w:rPr>
              <w:t>2023</w:t>
            </w:r>
          </w:p>
        </w:tc>
        <w:tc>
          <w:tcPr>
            <w:tcW w:w="1842" w:type="dxa"/>
            <w:tcBorders>
              <w:left w:val="single" w:sz="4" w:space="0" w:color="auto"/>
              <w:bottom w:val="nil"/>
              <w:right w:val="single" w:sz="4" w:space="0" w:color="auto"/>
            </w:tcBorders>
          </w:tcPr>
          <w:p w14:paraId="56782132" w14:textId="77777777" w:rsidR="000A03B2" w:rsidRPr="00E7135D" w:rsidRDefault="000A03B2" w:rsidP="00CD5FE2">
            <w:pPr>
              <w:spacing w:line="140" w:lineRule="atLeast"/>
              <w:jc w:val="right"/>
              <w:rPr>
                <w:rFonts w:cs="Arial"/>
                <w:sz w:val="14"/>
                <w:szCs w:val="14"/>
              </w:rPr>
            </w:pPr>
            <w:r w:rsidRPr="00E7135D">
              <w:rPr>
                <w:rFonts w:cs="Arial"/>
                <w:sz w:val="14"/>
                <w:szCs w:val="14"/>
              </w:rPr>
              <w:t>A publication of</w:t>
            </w:r>
          </w:p>
          <w:p w14:paraId="599E5441" w14:textId="77777777" w:rsidR="000A03B2" w:rsidRPr="00E7135D" w:rsidRDefault="000A03B2" w:rsidP="00CD5FE2">
            <w:pPr>
              <w:jc w:val="right"/>
            </w:pPr>
            <w:r w:rsidRPr="00E7135D">
              <w:rPr>
                <w:noProof/>
                <w:lang w:val="it-IT" w:eastAsia="it-IT"/>
              </w:rPr>
              <w:drawing>
                <wp:inline distT="0" distB="0" distL="0" distR="0" wp14:anchorId="59C75AF4" wp14:editId="4FF92432">
                  <wp:extent cx="670560" cy="358140"/>
                  <wp:effectExtent l="0" t="0" r="0" b="3810"/>
                  <wp:docPr id="6" name="Pictur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E7135D" w14:paraId="380FA3CD" w14:textId="77777777" w:rsidTr="002739BA">
        <w:trPr>
          <w:trHeight w:val="567"/>
          <w:jc w:val="center"/>
        </w:trPr>
        <w:tc>
          <w:tcPr>
            <w:tcW w:w="6940" w:type="dxa"/>
            <w:vMerge/>
            <w:tcBorders>
              <w:right w:val="single" w:sz="4" w:space="0" w:color="auto"/>
            </w:tcBorders>
          </w:tcPr>
          <w:p w14:paraId="39E5E4C1" w14:textId="77777777" w:rsidR="000A03B2" w:rsidRPr="00E7135D"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E7135D" w:rsidRDefault="000A03B2" w:rsidP="00CD5FE2">
            <w:pPr>
              <w:spacing w:line="140" w:lineRule="atLeast"/>
              <w:jc w:val="right"/>
              <w:rPr>
                <w:rFonts w:cs="Arial"/>
                <w:sz w:val="14"/>
                <w:szCs w:val="14"/>
              </w:rPr>
            </w:pPr>
            <w:r w:rsidRPr="00E7135D">
              <w:rPr>
                <w:rFonts w:cs="Arial"/>
                <w:sz w:val="14"/>
                <w:szCs w:val="14"/>
              </w:rPr>
              <w:t>The Italian Association</w:t>
            </w:r>
          </w:p>
          <w:p w14:paraId="7522B1D2" w14:textId="77777777" w:rsidR="000A03B2" w:rsidRPr="00E7135D" w:rsidRDefault="000A03B2" w:rsidP="00CD5FE2">
            <w:pPr>
              <w:spacing w:line="140" w:lineRule="atLeast"/>
              <w:jc w:val="right"/>
              <w:rPr>
                <w:rFonts w:cs="Arial"/>
                <w:sz w:val="14"/>
                <w:szCs w:val="14"/>
              </w:rPr>
            </w:pPr>
            <w:r w:rsidRPr="00E7135D">
              <w:rPr>
                <w:rFonts w:cs="Arial"/>
                <w:sz w:val="14"/>
                <w:szCs w:val="14"/>
              </w:rPr>
              <w:t>of Chemical Engineering</w:t>
            </w:r>
          </w:p>
          <w:p w14:paraId="4F0CC5DE" w14:textId="47FDB2FC" w:rsidR="000A03B2" w:rsidRPr="00E7135D" w:rsidRDefault="000D0268" w:rsidP="00CD5FE2">
            <w:pPr>
              <w:spacing w:line="140" w:lineRule="atLeast"/>
              <w:jc w:val="right"/>
              <w:rPr>
                <w:rFonts w:cs="Arial"/>
                <w:sz w:val="13"/>
                <w:szCs w:val="13"/>
              </w:rPr>
            </w:pPr>
            <w:r w:rsidRPr="00E7135D">
              <w:rPr>
                <w:rFonts w:cs="Arial"/>
                <w:sz w:val="13"/>
                <w:szCs w:val="13"/>
              </w:rPr>
              <w:t>Online at www.cetjournal.it</w:t>
            </w:r>
          </w:p>
        </w:tc>
      </w:tr>
      <w:tr w:rsidR="000A03B2" w:rsidRPr="00E7135D" w14:paraId="2D1B7169" w14:textId="77777777" w:rsidTr="002739BA">
        <w:trPr>
          <w:trHeight w:val="68"/>
          <w:jc w:val="center"/>
        </w:trPr>
        <w:tc>
          <w:tcPr>
            <w:tcW w:w="8782" w:type="dxa"/>
            <w:gridSpan w:val="2"/>
          </w:tcPr>
          <w:p w14:paraId="1D8DD3C9" w14:textId="06DCB7F6" w:rsidR="00AA7D26" w:rsidRPr="00E7135D" w:rsidRDefault="00AA7D26" w:rsidP="00AA7D26">
            <w:pPr>
              <w:ind w:left="-107"/>
              <w:outlineLvl w:val="2"/>
              <w:rPr>
                <w:rFonts w:ascii="Tahoma" w:hAnsi="Tahoma" w:cs="Tahoma"/>
                <w:bCs/>
                <w:color w:val="000000"/>
                <w:sz w:val="14"/>
                <w:szCs w:val="14"/>
                <w:lang w:val="it-IT" w:eastAsia="it-IT"/>
              </w:rPr>
            </w:pPr>
            <w:r w:rsidRPr="00E7135D">
              <w:rPr>
                <w:rFonts w:ascii="Tahoma" w:hAnsi="Tahoma" w:cs="Tahoma"/>
                <w:iCs/>
                <w:color w:val="333333"/>
                <w:sz w:val="14"/>
                <w:szCs w:val="14"/>
                <w:lang w:val="it-IT" w:eastAsia="it-IT"/>
              </w:rPr>
              <w:t>Guest Editors:</w:t>
            </w:r>
            <w:r w:rsidRPr="00E7135D">
              <w:rPr>
                <w:rFonts w:ascii="Tahoma" w:hAnsi="Tahoma" w:cs="Tahoma"/>
                <w:color w:val="000000"/>
                <w:sz w:val="14"/>
                <w:szCs w:val="14"/>
                <w:shd w:val="clear" w:color="auto" w:fill="FFFFFF"/>
                <w:lang w:val="it-IT"/>
              </w:rPr>
              <w:t xml:space="preserve"> </w:t>
            </w:r>
            <w:r w:rsidR="003A6FC6" w:rsidRPr="00E7135D">
              <w:rPr>
                <w:rFonts w:ascii="Tahoma" w:hAnsi="Tahoma" w:cs="Tahoma"/>
                <w:color w:val="000000"/>
                <w:sz w:val="14"/>
                <w:szCs w:val="14"/>
                <w:shd w:val="clear" w:color="auto" w:fill="FFFFFF"/>
                <w:lang w:val="it-IT"/>
              </w:rPr>
              <w:t>Laura Piazza, Mauro Moresi, Francesco Donsì</w:t>
            </w:r>
          </w:p>
          <w:p w14:paraId="1B0F1814" w14:textId="617BA86D" w:rsidR="000A03B2" w:rsidRPr="00E7135D" w:rsidRDefault="00AA7D26" w:rsidP="00AA7D26">
            <w:pPr>
              <w:tabs>
                <w:tab w:val="left" w:pos="-108"/>
              </w:tabs>
              <w:spacing w:line="140" w:lineRule="atLeast"/>
              <w:ind w:left="-107"/>
              <w:jc w:val="left"/>
            </w:pPr>
            <w:r w:rsidRPr="00E7135D">
              <w:rPr>
                <w:rFonts w:ascii="Tahoma" w:hAnsi="Tahoma" w:cs="Tahoma"/>
                <w:iCs/>
                <w:color w:val="333333"/>
                <w:sz w:val="14"/>
                <w:szCs w:val="14"/>
                <w:lang w:eastAsia="it-IT"/>
              </w:rPr>
              <w:t xml:space="preserve">Copyright © 2023, AIDIC </w:t>
            </w:r>
            <w:proofErr w:type="spellStart"/>
            <w:r w:rsidRPr="00E7135D">
              <w:rPr>
                <w:rFonts w:ascii="Tahoma" w:hAnsi="Tahoma" w:cs="Tahoma"/>
                <w:iCs/>
                <w:color w:val="333333"/>
                <w:sz w:val="14"/>
                <w:szCs w:val="14"/>
                <w:lang w:eastAsia="it-IT"/>
              </w:rPr>
              <w:t>Servizi</w:t>
            </w:r>
            <w:proofErr w:type="spellEnd"/>
            <w:r w:rsidRPr="00E7135D">
              <w:rPr>
                <w:rFonts w:ascii="Tahoma" w:hAnsi="Tahoma" w:cs="Tahoma"/>
                <w:iCs/>
                <w:color w:val="333333"/>
                <w:sz w:val="14"/>
                <w:szCs w:val="14"/>
                <w:lang w:eastAsia="it-IT"/>
              </w:rPr>
              <w:t xml:space="preserve"> </w:t>
            </w:r>
            <w:proofErr w:type="spellStart"/>
            <w:r w:rsidRPr="00E7135D">
              <w:rPr>
                <w:rFonts w:ascii="Tahoma" w:hAnsi="Tahoma" w:cs="Tahoma"/>
                <w:iCs/>
                <w:color w:val="333333"/>
                <w:sz w:val="14"/>
                <w:szCs w:val="14"/>
                <w:lang w:eastAsia="it-IT"/>
              </w:rPr>
              <w:t>S.r.l</w:t>
            </w:r>
            <w:proofErr w:type="spellEnd"/>
            <w:r w:rsidRPr="00E7135D">
              <w:rPr>
                <w:rFonts w:ascii="Tahoma" w:hAnsi="Tahoma" w:cs="Tahoma"/>
                <w:iCs/>
                <w:color w:val="333333"/>
                <w:sz w:val="14"/>
                <w:szCs w:val="14"/>
                <w:lang w:eastAsia="it-IT"/>
              </w:rPr>
              <w:t>.</w:t>
            </w:r>
            <w:r w:rsidRPr="00E7135D">
              <w:rPr>
                <w:rFonts w:ascii="Tahoma" w:hAnsi="Tahoma" w:cs="Tahoma"/>
                <w:iCs/>
                <w:color w:val="333333"/>
                <w:sz w:val="14"/>
                <w:szCs w:val="14"/>
                <w:lang w:eastAsia="it-IT"/>
              </w:rPr>
              <w:br/>
            </w:r>
            <w:r w:rsidRPr="00E7135D">
              <w:rPr>
                <w:rFonts w:ascii="Tahoma" w:hAnsi="Tahoma" w:cs="Tahoma"/>
                <w:b/>
                <w:iCs/>
                <w:color w:val="000000"/>
                <w:sz w:val="14"/>
                <w:szCs w:val="14"/>
                <w:lang w:eastAsia="it-IT"/>
              </w:rPr>
              <w:t>ISBN</w:t>
            </w:r>
            <w:r w:rsidRPr="00E7135D">
              <w:rPr>
                <w:rFonts w:ascii="Tahoma" w:hAnsi="Tahoma" w:cs="Tahoma"/>
                <w:iCs/>
                <w:color w:val="000000"/>
                <w:sz w:val="14"/>
                <w:szCs w:val="14"/>
                <w:lang w:eastAsia="it-IT"/>
              </w:rPr>
              <w:t xml:space="preserve"> </w:t>
            </w:r>
            <w:r w:rsidR="008B7C03" w:rsidRPr="00E7135D">
              <w:rPr>
                <w:rFonts w:ascii="Tahoma" w:hAnsi="Tahoma" w:cs="Tahoma"/>
                <w:sz w:val="14"/>
                <w:szCs w:val="14"/>
              </w:rPr>
              <w:t>979-12-81206</w:t>
            </w:r>
            <w:r w:rsidRPr="00E7135D">
              <w:rPr>
                <w:rFonts w:ascii="Tahoma" w:hAnsi="Tahoma" w:cs="Tahoma"/>
                <w:sz w:val="14"/>
                <w:szCs w:val="14"/>
              </w:rPr>
              <w:t>-</w:t>
            </w:r>
            <w:r w:rsidR="00E33DD7" w:rsidRPr="00E7135D">
              <w:rPr>
                <w:rFonts w:ascii="Tahoma" w:hAnsi="Tahoma" w:cs="Tahoma"/>
                <w:sz w:val="14"/>
                <w:szCs w:val="14"/>
              </w:rPr>
              <w:t>0</w:t>
            </w:r>
            <w:r w:rsidR="003A6FC6" w:rsidRPr="00E7135D">
              <w:rPr>
                <w:rFonts w:ascii="Tahoma" w:hAnsi="Tahoma" w:cs="Tahoma"/>
                <w:sz w:val="14"/>
                <w:szCs w:val="14"/>
              </w:rPr>
              <w:t>1</w:t>
            </w:r>
            <w:r w:rsidRPr="00E7135D">
              <w:rPr>
                <w:rFonts w:ascii="Tahoma" w:hAnsi="Tahoma" w:cs="Tahoma"/>
                <w:sz w:val="14"/>
                <w:szCs w:val="14"/>
              </w:rPr>
              <w:t>-</w:t>
            </w:r>
            <w:r w:rsidR="003A6FC6" w:rsidRPr="00E7135D">
              <w:rPr>
                <w:rFonts w:ascii="Tahoma" w:hAnsi="Tahoma" w:cs="Tahoma"/>
                <w:sz w:val="14"/>
                <w:szCs w:val="14"/>
              </w:rPr>
              <w:t>4</w:t>
            </w:r>
            <w:r w:rsidRPr="00E7135D">
              <w:rPr>
                <w:rFonts w:ascii="Tahoma" w:hAnsi="Tahoma" w:cs="Tahoma"/>
                <w:iCs/>
                <w:color w:val="333333"/>
                <w:sz w:val="14"/>
                <w:szCs w:val="14"/>
                <w:lang w:eastAsia="it-IT"/>
              </w:rPr>
              <w:t xml:space="preserve">; </w:t>
            </w:r>
            <w:r w:rsidRPr="00E7135D">
              <w:rPr>
                <w:rFonts w:ascii="Tahoma" w:hAnsi="Tahoma" w:cs="Tahoma"/>
                <w:b/>
                <w:iCs/>
                <w:color w:val="333333"/>
                <w:sz w:val="14"/>
                <w:szCs w:val="14"/>
                <w:lang w:eastAsia="it-IT"/>
              </w:rPr>
              <w:t>ISSN</w:t>
            </w:r>
            <w:r w:rsidRPr="00E7135D">
              <w:rPr>
                <w:rFonts w:ascii="Tahoma" w:hAnsi="Tahoma" w:cs="Tahoma"/>
                <w:iCs/>
                <w:color w:val="333333"/>
                <w:sz w:val="14"/>
                <w:szCs w:val="14"/>
                <w:lang w:eastAsia="it-IT"/>
              </w:rPr>
              <w:t xml:space="preserve"> 2283-9216</w:t>
            </w:r>
          </w:p>
        </w:tc>
      </w:tr>
    </w:tbl>
    <w:p w14:paraId="2E667253" w14:textId="0142F4D4" w:rsidR="00E978D0" w:rsidRPr="00E7135D" w:rsidRDefault="005949A3" w:rsidP="00E978D0">
      <w:pPr>
        <w:pStyle w:val="CETTitle"/>
        <w:rPr>
          <w:lang w:val="en-US"/>
        </w:rPr>
      </w:pPr>
      <w:r w:rsidRPr="00E7135D">
        <w:rPr>
          <w:lang w:val="en-US"/>
        </w:rPr>
        <w:t xml:space="preserve">Mathematical </w:t>
      </w:r>
      <w:r w:rsidR="00A720A7" w:rsidRPr="00E7135D">
        <w:rPr>
          <w:lang w:val="en-US"/>
        </w:rPr>
        <w:t>Modeling of the Kinetics of</w:t>
      </w:r>
      <w:r w:rsidR="009D6532" w:rsidRPr="00E7135D">
        <w:rPr>
          <w:lang w:val="en-US"/>
        </w:rPr>
        <w:t xml:space="preserve"> Released</w:t>
      </w:r>
      <w:r w:rsidR="00A720A7" w:rsidRPr="00E7135D">
        <w:rPr>
          <w:lang w:val="en-US"/>
        </w:rPr>
        <w:t xml:space="preserve"> Antioxidant Compounds During Solid-Liquid Extraction for a</w:t>
      </w:r>
      <w:r w:rsidR="009D6532" w:rsidRPr="00E7135D">
        <w:rPr>
          <w:lang w:val="en-US"/>
        </w:rPr>
        <w:t xml:space="preserve"> </w:t>
      </w:r>
      <w:r w:rsidR="00A720A7" w:rsidRPr="00E7135D">
        <w:rPr>
          <w:lang w:val="en-US"/>
        </w:rPr>
        <w:t xml:space="preserve">Nutraceutical Beverage </w:t>
      </w:r>
      <w:r w:rsidR="001002C9" w:rsidRPr="00E7135D">
        <w:rPr>
          <w:lang w:val="en-US"/>
        </w:rPr>
        <w:t>f</w:t>
      </w:r>
      <w:r w:rsidR="00A720A7" w:rsidRPr="00E7135D">
        <w:rPr>
          <w:lang w:val="en-US"/>
        </w:rPr>
        <w:t xml:space="preserve">rom </w:t>
      </w:r>
      <w:r w:rsidRPr="00E7135D">
        <w:rPr>
          <w:i/>
          <w:iCs/>
          <w:lang w:val="en-US"/>
        </w:rPr>
        <w:t xml:space="preserve">Ilex </w:t>
      </w:r>
      <w:r w:rsidR="00A720A7" w:rsidRPr="00E7135D">
        <w:rPr>
          <w:i/>
          <w:iCs/>
          <w:lang w:val="en-US"/>
        </w:rPr>
        <w:t xml:space="preserve">Guayusa, </w:t>
      </w:r>
      <w:r w:rsidRPr="00E7135D">
        <w:rPr>
          <w:i/>
          <w:iCs/>
          <w:lang w:val="en-US"/>
        </w:rPr>
        <w:t xml:space="preserve">Vernonanthura </w:t>
      </w:r>
      <w:r w:rsidR="00A720A7" w:rsidRPr="00E7135D">
        <w:rPr>
          <w:i/>
          <w:iCs/>
          <w:lang w:val="en-US"/>
        </w:rPr>
        <w:t>Patens</w:t>
      </w:r>
      <w:r w:rsidR="00A720A7" w:rsidRPr="00E7135D">
        <w:rPr>
          <w:lang w:val="en-US"/>
        </w:rPr>
        <w:t xml:space="preserve">, and </w:t>
      </w:r>
      <w:r w:rsidRPr="00E7135D">
        <w:rPr>
          <w:lang w:val="en-US"/>
        </w:rPr>
        <w:t xml:space="preserve">Cocoa </w:t>
      </w:r>
      <w:r w:rsidR="00C75AC3" w:rsidRPr="00E7135D">
        <w:rPr>
          <w:lang w:val="en-US"/>
        </w:rPr>
        <w:t>H</w:t>
      </w:r>
      <w:r w:rsidRPr="00E7135D">
        <w:rPr>
          <w:lang w:val="en-US"/>
        </w:rPr>
        <w:t xml:space="preserve">usk </w:t>
      </w:r>
      <w:r w:rsidR="00A720A7" w:rsidRPr="00E7135D">
        <w:rPr>
          <w:lang w:val="en-US"/>
        </w:rPr>
        <w:t>Plants</w:t>
      </w:r>
    </w:p>
    <w:p w14:paraId="29DDABA5" w14:textId="2AB83E80" w:rsidR="00E51C65" w:rsidRPr="00E7135D" w:rsidRDefault="00E51C65" w:rsidP="006156FD">
      <w:pPr>
        <w:pStyle w:val="CETAddress"/>
        <w:jc w:val="both"/>
        <w:rPr>
          <w:sz w:val="24"/>
          <w:lang w:val="es-EC"/>
        </w:rPr>
      </w:pPr>
      <w:r w:rsidRPr="00E7135D">
        <w:rPr>
          <w:sz w:val="24"/>
          <w:lang w:val="es-EC"/>
        </w:rPr>
        <w:t>Alexander P. Espinoza-Vasquez</w:t>
      </w:r>
      <w:r w:rsidR="00762000" w:rsidRPr="00E7135D">
        <w:rPr>
          <w:sz w:val="24"/>
          <w:vertAlign w:val="superscript"/>
          <w:lang w:val="es-EC"/>
        </w:rPr>
        <w:t>a,*</w:t>
      </w:r>
      <w:r w:rsidR="00903476" w:rsidRPr="00E7135D">
        <w:rPr>
          <w:vertAlign w:val="superscript"/>
          <w:lang w:val="es-EC"/>
        </w:rPr>
        <w:t xml:space="preserve"> </w:t>
      </w:r>
      <w:r w:rsidRPr="00E7135D">
        <w:rPr>
          <w:sz w:val="24"/>
          <w:lang w:val="es-EC"/>
        </w:rPr>
        <w:t>, Wilfredo Angulo</w:t>
      </w:r>
      <w:r w:rsidRPr="00E7135D">
        <w:rPr>
          <w:sz w:val="24"/>
          <w:vertAlign w:val="superscript"/>
          <w:lang w:val="es-EC"/>
        </w:rPr>
        <w:t>b</w:t>
      </w:r>
      <w:r w:rsidRPr="00E7135D">
        <w:rPr>
          <w:sz w:val="24"/>
          <w:lang w:val="es-EC"/>
        </w:rPr>
        <w:t>, Dany De Cecchis</w:t>
      </w:r>
      <w:r w:rsidRPr="00E7135D">
        <w:rPr>
          <w:sz w:val="24"/>
          <w:vertAlign w:val="superscript"/>
          <w:lang w:val="es-EC"/>
        </w:rPr>
        <w:t>a</w:t>
      </w:r>
      <w:r w:rsidRPr="00E7135D">
        <w:rPr>
          <w:sz w:val="24"/>
          <w:lang w:val="es-EC"/>
        </w:rPr>
        <w:t>, Yris Gonzalez</w:t>
      </w:r>
      <w:r w:rsidRPr="00E7135D">
        <w:rPr>
          <w:sz w:val="24"/>
          <w:vertAlign w:val="superscript"/>
          <w:lang w:val="es-EC"/>
        </w:rPr>
        <w:t>a</w:t>
      </w:r>
      <w:r w:rsidRPr="00E7135D">
        <w:rPr>
          <w:sz w:val="24"/>
          <w:lang w:val="es-EC"/>
        </w:rPr>
        <w:t>, Daniela Galatro</w:t>
      </w:r>
      <w:r w:rsidRPr="00E7135D">
        <w:rPr>
          <w:sz w:val="24"/>
          <w:vertAlign w:val="superscript"/>
          <w:lang w:val="es-EC"/>
        </w:rPr>
        <w:t>c</w:t>
      </w:r>
      <w:r w:rsidRPr="00E7135D">
        <w:rPr>
          <w:sz w:val="24"/>
          <w:lang w:val="es-EC"/>
        </w:rPr>
        <w:t>, Patricia Manzano</w:t>
      </w:r>
      <w:r w:rsidRPr="00E7135D">
        <w:rPr>
          <w:sz w:val="24"/>
          <w:vertAlign w:val="superscript"/>
          <w:lang w:val="es-EC"/>
        </w:rPr>
        <w:t>a,d,e</w:t>
      </w:r>
      <w:r w:rsidRPr="00E7135D">
        <w:rPr>
          <w:sz w:val="24"/>
          <w:lang w:val="es-EC"/>
        </w:rPr>
        <w:t>, Ivan Choez-Guaranda</w:t>
      </w:r>
      <w:r w:rsidRPr="00E7135D">
        <w:rPr>
          <w:sz w:val="24"/>
          <w:vertAlign w:val="superscript"/>
          <w:lang w:val="es-EC"/>
        </w:rPr>
        <w:t>d</w:t>
      </w:r>
      <w:r w:rsidRPr="00E7135D">
        <w:rPr>
          <w:sz w:val="24"/>
          <w:lang w:val="es-EC"/>
        </w:rPr>
        <w:t>.</w:t>
      </w:r>
    </w:p>
    <w:p w14:paraId="603295E0" w14:textId="0AB178E8" w:rsidR="00E51C65" w:rsidRPr="00E7135D" w:rsidRDefault="00E51C65" w:rsidP="00B57E6F">
      <w:pPr>
        <w:pStyle w:val="CETAddress"/>
        <w:rPr>
          <w:lang w:val="es-EC"/>
        </w:rPr>
      </w:pPr>
      <w:r w:rsidRPr="00E7135D">
        <w:rPr>
          <w:vertAlign w:val="superscript"/>
          <w:lang w:val="es-EC"/>
        </w:rPr>
        <w:t>a</w:t>
      </w:r>
      <w:r w:rsidRPr="00E7135D">
        <w:rPr>
          <w:lang w:val="es-EC"/>
        </w:rPr>
        <w:t xml:space="preserve">Facultad de Ciencias Naturales y Matemáticas, Escuela Superior Politécnica del Litoral, ESPOL, Campus Gustavo Galindo Km. 30.5 vía Perimetral, P.O. Box 09-01-5863, Guayaquil, Ecuador. </w:t>
      </w:r>
    </w:p>
    <w:p w14:paraId="7857EA49" w14:textId="6CD3CD76" w:rsidR="00E51C65" w:rsidRPr="00E7135D" w:rsidRDefault="00E51C65" w:rsidP="00E51C65">
      <w:pPr>
        <w:pStyle w:val="CETAddress"/>
        <w:rPr>
          <w:lang w:val="es-EC"/>
        </w:rPr>
      </w:pPr>
      <w:r w:rsidRPr="00E7135D">
        <w:rPr>
          <w:rStyle w:val="normaltextrun"/>
          <w:vertAlign w:val="superscript"/>
          <w:lang w:val="es-EC"/>
        </w:rPr>
        <w:t>b</w:t>
      </w:r>
      <w:r w:rsidRPr="00E7135D">
        <w:rPr>
          <w:rStyle w:val="normaltextrun"/>
          <w:lang w:val="es-EC"/>
        </w:rPr>
        <w:t>Departamento de Matemática, Colegio de Ciencias e Ingeniería, Universidad San Francisco de Quito, Quito 170901, Ecuador.</w:t>
      </w:r>
    </w:p>
    <w:p w14:paraId="3D5C12BD" w14:textId="7E373511" w:rsidR="00E51C65" w:rsidRPr="00E7135D" w:rsidRDefault="00E51C65" w:rsidP="00E51C65">
      <w:pPr>
        <w:pStyle w:val="CETAddress"/>
        <w:rPr>
          <w:lang w:val="en-US"/>
        </w:rPr>
      </w:pPr>
      <w:r w:rsidRPr="00E7135D">
        <w:rPr>
          <w:rStyle w:val="normaltextrun"/>
          <w:vertAlign w:val="superscript"/>
          <w:lang w:val="en-US"/>
        </w:rPr>
        <w:t>c</w:t>
      </w:r>
      <w:r w:rsidRPr="00E7135D">
        <w:rPr>
          <w:rStyle w:val="normaltextrun"/>
          <w:lang w:val="en-US"/>
        </w:rPr>
        <w:t>Department of Chemical Engineering and Applied Chemistry, University of Toronto, Canada.</w:t>
      </w:r>
      <w:r w:rsidRPr="00E7135D">
        <w:rPr>
          <w:rStyle w:val="eop"/>
          <w:lang w:val="en-US"/>
        </w:rPr>
        <w:t> </w:t>
      </w:r>
    </w:p>
    <w:p w14:paraId="1047A92A" w14:textId="047A7E18" w:rsidR="00E51C65" w:rsidRPr="00E7135D" w:rsidRDefault="00E51C65" w:rsidP="00E51C65">
      <w:pPr>
        <w:pStyle w:val="CETAddress"/>
        <w:rPr>
          <w:lang w:val="es-EC"/>
        </w:rPr>
      </w:pPr>
      <w:r w:rsidRPr="00E7135D">
        <w:rPr>
          <w:rStyle w:val="normaltextrun"/>
          <w:vertAlign w:val="superscript"/>
          <w:lang w:val="es-EC"/>
        </w:rPr>
        <w:t>d</w:t>
      </w:r>
      <w:r w:rsidRPr="00E7135D">
        <w:rPr>
          <w:rStyle w:val="normaltextrun"/>
          <w:lang w:val="es-EC"/>
        </w:rPr>
        <w:t>Centro de Investigaciones Biotecnológicas del Ecuador, Escuela Superior Politécnica del Litoral, ESPOL, Campus Gustavo Galindo Km. 30.5 vía Perimetral, P.O. Box 09-01-5863, Guayaquil, Ecuador.</w:t>
      </w:r>
      <w:r w:rsidRPr="00E7135D">
        <w:rPr>
          <w:rStyle w:val="eop"/>
          <w:lang w:val="es-EC"/>
        </w:rPr>
        <w:t> </w:t>
      </w:r>
    </w:p>
    <w:p w14:paraId="4E980802" w14:textId="278EF5BC" w:rsidR="00E51C65" w:rsidRPr="00E7135D" w:rsidRDefault="00E51C65" w:rsidP="008947F7">
      <w:pPr>
        <w:pStyle w:val="CETAddress"/>
        <w:rPr>
          <w:lang w:val="es-EC"/>
        </w:rPr>
      </w:pPr>
      <w:r w:rsidRPr="00E7135D">
        <w:rPr>
          <w:rStyle w:val="normaltextrun"/>
          <w:vertAlign w:val="superscript"/>
          <w:lang w:val="es-EC"/>
        </w:rPr>
        <w:t>e</w:t>
      </w:r>
      <w:r w:rsidRPr="00E7135D">
        <w:rPr>
          <w:rStyle w:val="normaltextrun"/>
          <w:lang w:val="es-EC"/>
        </w:rPr>
        <w:t>Facultad de Ciencias de la Vida, Escuela Superior Politécnica del Litoral, ESPOL, Campus Gustavo Galindo Km. 30.5 vía Perimetral, P.O. Box 09-01-5863, Guayaquil, Ecuador.</w:t>
      </w:r>
      <w:r w:rsidRPr="00E7135D">
        <w:rPr>
          <w:rStyle w:val="eop"/>
          <w:lang w:val="es-EC"/>
        </w:rPr>
        <w:t> </w:t>
      </w:r>
    </w:p>
    <w:p w14:paraId="73F1267A" w14:textId="46064D1E" w:rsidR="00B57E6F" w:rsidRPr="00E7135D" w:rsidRDefault="00F71621" w:rsidP="00F71621">
      <w:pPr>
        <w:pStyle w:val="CETAddress"/>
        <w:rPr>
          <w:lang w:val="en-US"/>
        </w:rPr>
      </w:pPr>
      <w:r w:rsidRPr="00E7135D">
        <w:rPr>
          <w:vertAlign w:val="superscript"/>
          <w:lang w:val="en-US"/>
        </w:rPr>
        <w:t>*</w:t>
      </w:r>
      <w:r w:rsidRPr="00E7135D">
        <w:rPr>
          <w:lang w:val="en-US"/>
        </w:rPr>
        <w:t>apespino@espol.edu.ec</w:t>
      </w:r>
    </w:p>
    <w:p w14:paraId="6909A3FD" w14:textId="77777777" w:rsidR="00E748AB" w:rsidRPr="00E7135D" w:rsidRDefault="00E748AB" w:rsidP="006156FD">
      <w:pPr>
        <w:pStyle w:val="CETAddress"/>
        <w:rPr>
          <w:lang w:val="en-US"/>
        </w:rPr>
      </w:pPr>
    </w:p>
    <w:p w14:paraId="33B4AEFA" w14:textId="636F4279" w:rsidR="00073683" w:rsidRPr="00E7135D" w:rsidRDefault="002A240D" w:rsidP="00073683">
      <w:pPr>
        <w:pStyle w:val="CETBodytext"/>
      </w:pPr>
      <w:r w:rsidRPr="00E7135D">
        <w:t xml:space="preserve">Mechanistic model parameters are estimated to describe the kinetics of </w:t>
      </w:r>
      <w:r w:rsidR="009D6532" w:rsidRPr="00E7135D">
        <w:t xml:space="preserve">released </w:t>
      </w:r>
      <w:r w:rsidRPr="00E7135D">
        <w:t>antioxidant compounds (phenolic compounds)</w:t>
      </w:r>
      <w:r w:rsidR="00FC6250" w:rsidRPr="00E7135D">
        <w:t xml:space="preserve"> </w:t>
      </w:r>
      <w:r w:rsidRPr="00E7135D">
        <w:t xml:space="preserve">during the solid-liquid extraction of a </w:t>
      </w:r>
      <w:r w:rsidR="009D6532" w:rsidRPr="00E7135D">
        <w:t xml:space="preserve">potential </w:t>
      </w:r>
      <w:r w:rsidRPr="00E7135D">
        <w:t xml:space="preserve">nutraceutical beverage obtained from </w:t>
      </w:r>
      <w:r w:rsidRPr="00E7135D">
        <w:rPr>
          <w:i/>
          <w:iCs/>
        </w:rPr>
        <w:t xml:space="preserve">Ilex </w:t>
      </w:r>
      <w:r w:rsidR="00AA5F83" w:rsidRPr="00E7135D">
        <w:rPr>
          <w:i/>
          <w:iCs/>
        </w:rPr>
        <w:t>g</w:t>
      </w:r>
      <w:r w:rsidRPr="00E7135D">
        <w:rPr>
          <w:i/>
          <w:iCs/>
        </w:rPr>
        <w:t>uayusa</w:t>
      </w:r>
      <w:r w:rsidRPr="00E7135D">
        <w:t xml:space="preserve">, </w:t>
      </w:r>
      <w:r w:rsidRPr="00E7135D">
        <w:rPr>
          <w:i/>
          <w:iCs/>
        </w:rPr>
        <w:t xml:space="preserve">Vernonanthura </w:t>
      </w:r>
      <w:r w:rsidR="00AA5F83" w:rsidRPr="00E7135D">
        <w:rPr>
          <w:i/>
          <w:iCs/>
        </w:rPr>
        <w:t>p</w:t>
      </w:r>
      <w:r w:rsidRPr="00E7135D">
        <w:rPr>
          <w:i/>
          <w:iCs/>
        </w:rPr>
        <w:t>atens</w:t>
      </w:r>
      <w:r w:rsidRPr="00E7135D">
        <w:t xml:space="preserve">, and Cocoa Husk plants. While the concentration evolution for the solvent phase is measured by spectrophotometry, the concentration for the solid phase is determined by mass balances. The mass transfer coefficients are then estimated using the Gekko library by fitting the model parameters with the experimental data for </w:t>
      </w:r>
      <w:r w:rsidR="006A633C" w:rsidRPr="00E7135D">
        <w:t>both</w:t>
      </w:r>
      <w:r w:rsidRPr="00E7135D">
        <w:t xml:space="preserve"> the solvent and solid phases. </w:t>
      </w:r>
      <w:r w:rsidR="009E1D04" w:rsidRPr="00E7135D">
        <w:t xml:space="preserve">Combining experimental data with a mechanistic model for solid-liquid extraction and programming-numeric computing platforms allows for obtaining a robust model (small MSLE); that considers mass transfer phenomena and estimates the required time for the highest percentage extraction of the phenolic compounds. This work provides a potential scheme that can be used for determining predictive analytical models through estimating parameters in Gekko using the experimental kinetics for different raw materials in the food industry and incorporating them into simulators through a connection between simulators with </w:t>
      </w:r>
      <w:proofErr w:type="spellStart"/>
      <w:r w:rsidR="009E1D04" w:rsidRPr="00E7135D">
        <w:t>Matlab</w:t>
      </w:r>
      <w:proofErr w:type="spellEnd"/>
      <w:r w:rsidR="009E1D04" w:rsidRPr="00E7135D">
        <w:t xml:space="preserve"> or Python</w:t>
      </w:r>
      <w:r w:rsidRPr="00E7135D">
        <w:t>.</w:t>
      </w:r>
    </w:p>
    <w:p w14:paraId="476B2F2E" w14:textId="3455D9C7" w:rsidR="00600535" w:rsidRPr="00E7135D" w:rsidRDefault="00600535" w:rsidP="003A63C5">
      <w:pPr>
        <w:pStyle w:val="CETHeading1"/>
      </w:pPr>
      <w:r w:rsidRPr="00E7135D">
        <w:t>Introduction</w:t>
      </w:r>
    </w:p>
    <w:p w14:paraId="2F291664" w14:textId="725A7917" w:rsidR="00516D55" w:rsidRPr="00E7135D" w:rsidRDefault="00516D55" w:rsidP="00516D55">
      <w:pPr>
        <w:pStyle w:val="CETBodytext"/>
      </w:pPr>
      <w:r w:rsidRPr="00E7135D">
        <w:t>In the last decades, the food industry has increased the development of plant-based beverages with antioxidant properties, known as nutraceutical beverages. Herbal infusions are a popular nutraceutical beverage in traditional medicine, used in tumors treatments; hypertension;  and gastrointestinal diseases</w:t>
      </w:r>
      <w:r w:rsidR="001445F5" w:rsidRPr="00E7135D">
        <w:t xml:space="preserve"> </w:t>
      </w:r>
      <w:r w:rsidR="001445F5" w:rsidRPr="00E7135D">
        <w:fldChar w:fldCharType="begin" w:fldLock="1"/>
      </w:r>
      <w:r w:rsidR="006160B4" w:rsidRPr="00E7135D">
        <w:instrText>ADDIN CSL_CITATION {"citationItems":[{"id":"ITEM-1","itemData":{"abstract":"A novel functional drink with nutraceutical properties was formulated from the aqueous extracts of Ilex guayusa, and Vernonanthura patens leaves, and cocoa husks. This juice contains various bioactive compounds, such as phenolic compounds and methylxanthines, with antioxidant and stimulant properties of pharmacological interest. However, it is known whether herbal extracts' interaction may have adverse toxic effects on human health. To evaluate this functional drink's innocuity, we estimated the acute oral toxicity (AOT) in experimental mice. This paper presents the AOT evaluation of two formulations of a functional drink (pre-formulation and microencapsulation) at a single dose of 2000 mg/kg of body weight (b.w.). No signs of adverse toxicity and mortality were observed after a single oral dose of 2000 mg/kg b.w. Likewise, no significant body and organ weight changes, food and water consumption behavior, and no histopathological changes were observed in the main organs evaluated. In conclusion, this functional drink can be categorized as low toxicity \" according to the Globally Harmonized Classification System (GHS), making it a potential beverage with high nutritional and pharmacological value.","author":[{"dropping-particle":"","family":"Paladines-Santacruz","given":"Geovanna","non-dropping-particle":"","parse-names":false,"suffix":""},{"dropping-particle":"","family":"Orellana-Manzano","given":"Andrea","non-dropping-particle":"","parse-names":false,"suffix":""},{"dropping-particle":"","family":"Sarmiento","given":"Glenda","non-dropping-particle":"","parse-names":false,"suffix":""},{"dropping-particle":"","family":"Pilozo","given":"Glenda","non-dropping-particle":"","parse-names":false,"suffix":""},{"dropping-particle":"","family":"Iñiga","given":"Elsy","non-dropping-particle":"","parse-names":false,"suffix":""},{"dropping-particle":"","family":"Zaruma-Torres","given":"Fausto","non-dropping-particle":"","parse-names":false,"suffix":""},{"dropping-particle":"","family":"Ortíz-Ulloa","giv</w:instrText>
      </w:r>
      <w:r w:rsidR="006160B4" w:rsidRPr="00E7135D">
        <w:rPr>
          <w:lang w:val="es-EC"/>
        </w:rPr>
        <w:instrText>en":"Johana","non-dropping-particle":"","parse-names":false,"suffix":""},{"dropping-particle":"","family":"Quijano-Avilés","given":"María","non-dropping-particle":"","parse-names":false,"suffix":""},{"dropping-particle":"","family":"Grumo","given":"Davide","non-dropping-particle":"Di","parse-names":false,"suffix":""},{"dropping-particle":"","family":"Orellana-Manzano","given":"Silvia","non-dropping-particle":"","parse-names":false,"suffix":""},{"dropping-particle":"","family":"Villacrés","given":"María del Carmen","non-dropping-particle":"","parse-names":false,"suffix":""},{"dropping-particle":"","family":"Manzano","given":"Patricia","non-dropping-particle":"","parse-names":false,"suffix":""},{"dropping-particle":"","family":"Berghe","given":"Wim","non-dropping-particle":"Vanden","parse-names":false,"suffix":""}],"container-title":"Toxicology Reports","id":"ITEM-1","issued":{"date-parts":[["2021"]]},"page":"747-752","title":"Acute oral toxicity of a novel functional drink based on Ilex guayusa, Vernonanthura patens, and cocoa husk","type":"article-journal","volume":"8"},"uris":["http://www.mendeley.com/documents/?uuid=e0cb0749-e1df-479b-9dff-13d3e78f81ea"]}],"mendeley":{"formattedCitation":"(Paladines-Santacruz et al., 2021)","plainTextFormattedCitation":"(Paladines-Santacruz et al., 2021)","previouslyFormattedCitation":"(Paladines-Santacruz et al., 2021)"},"properties":{"noteIndex":0},"schema":"https://github.com/citation-style-language/schema/raw/master/csl-citation.json"}</w:instrText>
      </w:r>
      <w:r w:rsidR="001445F5" w:rsidRPr="00E7135D">
        <w:fldChar w:fldCharType="separate"/>
      </w:r>
      <w:r w:rsidR="001445F5" w:rsidRPr="00E7135D">
        <w:rPr>
          <w:noProof/>
          <w:lang w:val="es-EC"/>
        </w:rPr>
        <w:t>(Paladines-Santacruz et al., 2021)</w:t>
      </w:r>
      <w:r w:rsidR="001445F5" w:rsidRPr="00E7135D">
        <w:fldChar w:fldCharType="end"/>
      </w:r>
      <w:r w:rsidRPr="00E7135D">
        <w:rPr>
          <w:lang w:val="es-EC"/>
        </w:rPr>
        <w:t>.</w:t>
      </w:r>
      <w:r w:rsidR="001445F5" w:rsidRPr="00E7135D">
        <w:fldChar w:fldCharType="begin" w:fldLock="1"/>
      </w:r>
      <w:r w:rsidR="001445F5" w:rsidRPr="00E7135D">
        <w:rPr>
          <w:lang w:val="es-EC"/>
        </w:rPr>
        <w:instrText>ADDIN CSL_CITATION {"citationItems":[{"id":"ITEM-1","itemData":{"abstract":"Cocoa bean shell (CBS) is a by-product with aromatic characteristics that can enhance the aroma and bioactivity of herbal infusions. This study was aimed to determine the effect of the addition of cocoa bean shell on the metabolite profile and antioxidant activity of infusions made with Ilex guayusa and Vernonanthura patens and their mixtures. Metabolite profile was analyzed by gas chromatography-mass spectrometry combined with multivariate analysis. Total polyphenol content and flavonoids were determined by the Folin-Ciocalteu method and by the flavonoid-AlCl3 complex, respectively. Antioxidant activities were measured by the decolorization assay of the 2,2-diphenyl-1-picrylhydrazyl radical and the ferric reducing antioxidant power. The results revealed that the addition of CBS increases the content of phenolic acids in the infusions (caffeic acid, 4-hydroxybenzoic acid, and pyrocatechol). Nonetheless, the antioxidant activity of the infusions decreased with the addition of CBS (16.21 to 2.74 TEAC). Carboxylic acids and derivatives, major compounds present in the infusions prepared with V. patens, were the metabolites that showed the highest correlation with the antioxidant activity. This study suggests that the infusions made with CBS present a profile of metabolites different from the infusions of I. guayusa, V. patens, and their mixtures.","author":[{"dropping-particle":"","family":"Quijano-Avilés","given":"Maria","non-dropping-particle":"","parse-names":false,"suffix":""},{"dropping-particle":"","family":"Chóez-Guaranda","given":"Ivan","non-dropping-particle":"","parse-names":false,"suffix":""},{"dropping-particle":"","family":"Viteri","given":"Rafael","non-dropping-particle":"","parse-names":false,"suffix":""},{"dropping-particle":"","family":"Barragán-Lucas","given":"Ana","non-dropping-particle":"","parse-names":false,"suffix":""},{"dropping-particle":"","family":"Sosa","given":"Daynet","non-dropping-particle":"","parse-names":false,"suffix":""},{"dropping-particle":"","family":"Manzano","given":"Patricia","non-dropping-particle":"","parse-names":false,"suffix":""}],"container-title":"International Journal of Food Science","id":"ITEM-1","issued":{"date-parts":[["2021"]]},"publisher":"Hindawi Limited","title":"Effect of Cocoa Bean Shell Addition on Metabolite Profile and Antioxidant Activity of Herbal Infusions","type":"article-journal","volume":"9915797"},"uris":["http://www.mendeley.com/documents/?uuid=3aaf7646-965a-426c-bddd-927b417cd235"]}],"mendeley":{"formattedCitation":"(Quijano-Avilés et al., 2021)","manualFormatting":" Quijano-Avilés et al., (2021)","plainTextFormattedCitation":"(Quijano-Avilés et al., 2021)","previouslyFormattedCitation":"(Quijano-Avilés et al., 2021)"},"properties":{"noteIndex":0},"schema":"https://github.com/citation-style-language/schema/raw/master/csl-citation.json"}</w:instrText>
      </w:r>
      <w:r w:rsidR="001445F5" w:rsidRPr="00E7135D">
        <w:fldChar w:fldCharType="separate"/>
      </w:r>
      <w:r w:rsidR="001445F5" w:rsidRPr="00E7135D">
        <w:rPr>
          <w:noProof/>
          <w:lang w:val="es-EC"/>
        </w:rPr>
        <w:t xml:space="preserve"> Quijano-Avilés et al., (2021)</w:t>
      </w:r>
      <w:r w:rsidR="001445F5" w:rsidRPr="00E7135D">
        <w:fldChar w:fldCharType="end"/>
      </w:r>
      <w:r w:rsidRPr="00E7135D">
        <w:rPr>
          <w:lang w:val="es-EC"/>
        </w:rPr>
        <w:t xml:space="preserve"> </w:t>
      </w:r>
      <w:proofErr w:type="spellStart"/>
      <w:r w:rsidRPr="00E7135D">
        <w:rPr>
          <w:lang w:val="es-EC"/>
        </w:rPr>
        <w:t>developed</w:t>
      </w:r>
      <w:proofErr w:type="spellEnd"/>
      <w:r w:rsidRPr="00E7135D">
        <w:rPr>
          <w:lang w:val="es-EC"/>
        </w:rPr>
        <w:t xml:space="preserve"> </w:t>
      </w:r>
      <w:proofErr w:type="spellStart"/>
      <w:r w:rsidRPr="00E7135D">
        <w:rPr>
          <w:lang w:val="es-EC"/>
        </w:rPr>
        <w:t>an</w:t>
      </w:r>
      <w:proofErr w:type="spellEnd"/>
      <w:r w:rsidRPr="00E7135D">
        <w:rPr>
          <w:lang w:val="es-EC"/>
        </w:rPr>
        <w:t xml:space="preserve"> herbal </w:t>
      </w:r>
      <w:proofErr w:type="spellStart"/>
      <w:r w:rsidRPr="00E7135D">
        <w:rPr>
          <w:lang w:val="es-EC"/>
        </w:rPr>
        <w:t>infusion</w:t>
      </w:r>
      <w:proofErr w:type="spellEnd"/>
      <w:r w:rsidRPr="00E7135D">
        <w:rPr>
          <w:lang w:val="es-EC"/>
        </w:rPr>
        <w:t xml:space="preserve"> </w:t>
      </w:r>
      <w:proofErr w:type="spellStart"/>
      <w:r w:rsidRPr="00E7135D">
        <w:rPr>
          <w:lang w:val="es-EC"/>
        </w:rPr>
        <w:t>comprised</w:t>
      </w:r>
      <w:proofErr w:type="spellEnd"/>
      <w:r w:rsidRPr="00E7135D">
        <w:rPr>
          <w:lang w:val="es-EC"/>
        </w:rPr>
        <w:t xml:space="preserve"> </w:t>
      </w:r>
      <w:proofErr w:type="spellStart"/>
      <w:r w:rsidRPr="00E7135D">
        <w:rPr>
          <w:lang w:val="es-EC"/>
        </w:rPr>
        <w:t>of</w:t>
      </w:r>
      <w:proofErr w:type="spellEnd"/>
      <w:r w:rsidRPr="00E7135D">
        <w:rPr>
          <w:lang w:val="es-EC"/>
        </w:rPr>
        <w:t xml:space="preserve"> </w:t>
      </w:r>
      <w:proofErr w:type="spellStart"/>
      <w:r w:rsidR="00DD7E6A" w:rsidRPr="00E7135D">
        <w:rPr>
          <w:lang w:val="es-EC"/>
        </w:rPr>
        <w:t>three</w:t>
      </w:r>
      <w:proofErr w:type="spellEnd"/>
      <w:r w:rsidRPr="00E7135D">
        <w:rPr>
          <w:lang w:val="es-EC"/>
        </w:rPr>
        <w:t xml:space="preserve"> </w:t>
      </w:r>
      <w:proofErr w:type="spellStart"/>
      <w:r w:rsidRPr="00E7135D">
        <w:rPr>
          <w:lang w:val="es-EC"/>
        </w:rPr>
        <w:t>plants</w:t>
      </w:r>
      <w:proofErr w:type="spellEnd"/>
      <w:r w:rsidRPr="00E7135D">
        <w:rPr>
          <w:lang w:val="es-EC"/>
        </w:rPr>
        <w:t xml:space="preserve"> (</w:t>
      </w:r>
      <w:proofErr w:type="spellStart"/>
      <w:r w:rsidRPr="00E7135D">
        <w:rPr>
          <w:i/>
          <w:iCs/>
          <w:lang w:val="es-EC"/>
        </w:rPr>
        <w:t>Ilex</w:t>
      </w:r>
      <w:proofErr w:type="spellEnd"/>
      <w:r w:rsidRPr="00E7135D">
        <w:rPr>
          <w:i/>
          <w:iCs/>
          <w:lang w:val="es-EC"/>
        </w:rPr>
        <w:t xml:space="preserve"> guayusa, Vernonanthura </w:t>
      </w:r>
      <w:proofErr w:type="spellStart"/>
      <w:r w:rsidRPr="00E7135D">
        <w:rPr>
          <w:i/>
          <w:iCs/>
          <w:lang w:val="es-EC"/>
        </w:rPr>
        <w:t>patens</w:t>
      </w:r>
      <w:proofErr w:type="spellEnd"/>
      <w:r w:rsidRPr="00E7135D">
        <w:rPr>
          <w:lang w:val="es-EC"/>
        </w:rPr>
        <w:t xml:space="preserve">, and Cocoa </w:t>
      </w:r>
      <w:proofErr w:type="spellStart"/>
      <w:r w:rsidRPr="00E7135D">
        <w:rPr>
          <w:lang w:val="es-EC"/>
        </w:rPr>
        <w:t>Husk</w:t>
      </w:r>
      <w:proofErr w:type="spellEnd"/>
      <w:r w:rsidRPr="00E7135D">
        <w:rPr>
          <w:lang w:val="es-EC"/>
        </w:rPr>
        <w:t xml:space="preserve">), and </w:t>
      </w:r>
      <w:proofErr w:type="spellStart"/>
      <w:r w:rsidRPr="00E7135D">
        <w:rPr>
          <w:lang w:val="es-EC"/>
        </w:rPr>
        <w:t>they</w:t>
      </w:r>
      <w:proofErr w:type="spellEnd"/>
      <w:r w:rsidRPr="00E7135D">
        <w:rPr>
          <w:lang w:val="es-EC"/>
        </w:rPr>
        <w:t xml:space="preserve"> </w:t>
      </w:r>
      <w:proofErr w:type="spellStart"/>
      <w:r w:rsidRPr="00E7135D">
        <w:rPr>
          <w:lang w:val="es-EC"/>
        </w:rPr>
        <w:t>studied</w:t>
      </w:r>
      <w:proofErr w:type="spellEnd"/>
      <w:r w:rsidRPr="00E7135D">
        <w:rPr>
          <w:lang w:val="es-EC"/>
        </w:rPr>
        <w:t xml:space="preserve"> </w:t>
      </w:r>
      <w:proofErr w:type="spellStart"/>
      <w:r w:rsidRPr="00E7135D">
        <w:rPr>
          <w:lang w:val="es-EC"/>
        </w:rPr>
        <w:t>the</w:t>
      </w:r>
      <w:proofErr w:type="spellEnd"/>
      <w:r w:rsidRPr="00E7135D">
        <w:rPr>
          <w:lang w:val="es-EC"/>
        </w:rPr>
        <w:t xml:space="preserve"> </w:t>
      </w:r>
      <w:proofErr w:type="spellStart"/>
      <w:r w:rsidRPr="00E7135D">
        <w:rPr>
          <w:lang w:val="es-EC"/>
        </w:rPr>
        <w:t>correlation</w:t>
      </w:r>
      <w:proofErr w:type="spellEnd"/>
      <w:r w:rsidRPr="00E7135D">
        <w:rPr>
          <w:lang w:val="es-EC"/>
        </w:rPr>
        <w:t xml:space="preserve"> </w:t>
      </w:r>
      <w:proofErr w:type="spellStart"/>
      <w:r w:rsidRPr="00E7135D">
        <w:rPr>
          <w:lang w:val="es-EC"/>
        </w:rPr>
        <w:t>between</w:t>
      </w:r>
      <w:proofErr w:type="spellEnd"/>
      <w:r w:rsidRPr="00E7135D">
        <w:rPr>
          <w:lang w:val="es-EC"/>
        </w:rPr>
        <w:t xml:space="preserve"> </w:t>
      </w:r>
      <w:proofErr w:type="spellStart"/>
      <w:r w:rsidRPr="00E7135D">
        <w:rPr>
          <w:lang w:val="es-EC"/>
        </w:rPr>
        <w:t>the</w:t>
      </w:r>
      <w:proofErr w:type="spellEnd"/>
      <w:r w:rsidRPr="00E7135D">
        <w:rPr>
          <w:lang w:val="es-EC"/>
        </w:rPr>
        <w:t xml:space="preserve"> </w:t>
      </w:r>
      <w:proofErr w:type="spellStart"/>
      <w:r w:rsidRPr="00E7135D">
        <w:rPr>
          <w:lang w:val="es-EC"/>
        </w:rPr>
        <w:t>antioxidant</w:t>
      </w:r>
      <w:proofErr w:type="spellEnd"/>
      <w:r w:rsidRPr="00E7135D">
        <w:rPr>
          <w:lang w:val="es-EC"/>
        </w:rPr>
        <w:t xml:space="preserve"> </w:t>
      </w:r>
      <w:proofErr w:type="spellStart"/>
      <w:r w:rsidRPr="00E7135D">
        <w:rPr>
          <w:lang w:val="es-EC"/>
        </w:rPr>
        <w:t>properties</w:t>
      </w:r>
      <w:proofErr w:type="spellEnd"/>
      <w:r w:rsidRPr="00E7135D">
        <w:rPr>
          <w:lang w:val="es-EC"/>
        </w:rPr>
        <w:t xml:space="preserve"> </w:t>
      </w:r>
      <w:proofErr w:type="spellStart"/>
      <w:r w:rsidRPr="00E7135D">
        <w:rPr>
          <w:lang w:val="es-EC"/>
        </w:rPr>
        <w:t>of</w:t>
      </w:r>
      <w:proofErr w:type="spellEnd"/>
      <w:r w:rsidRPr="00E7135D">
        <w:rPr>
          <w:lang w:val="es-EC"/>
        </w:rPr>
        <w:t xml:space="preserve"> </w:t>
      </w:r>
      <w:proofErr w:type="spellStart"/>
      <w:r w:rsidRPr="00E7135D">
        <w:rPr>
          <w:lang w:val="es-EC"/>
        </w:rPr>
        <w:t>the</w:t>
      </w:r>
      <w:proofErr w:type="spellEnd"/>
      <w:r w:rsidRPr="00E7135D">
        <w:rPr>
          <w:lang w:val="es-EC"/>
        </w:rPr>
        <w:t xml:space="preserve"> </w:t>
      </w:r>
      <w:proofErr w:type="spellStart"/>
      <w:r w:rsidRPr="00E7135D">
        <w:rPr>
          <w:lang w:val="es-EC"/>
        </w:rPr>
        <w:t>infusion</w:t>
      </w:r>
      <w:proofErr w:type="spellEnd"/>
      <w:r w:rsidRPr="00E7135D">
        <w:rPr>
          <w:lang w:val="es-EC"/>
        </w:rPr>
        <w:t xml:space="preserve"> </w:t>
      </w:r>
      <w:proofErr w:type="spellStart"/>
      <w:r w:rsidRPr="00E7135D">
        <w:rPr>
          <w:lang w:val="es-EC"/>
        </w:rPr>
        <w:t>with</w:t>
      </w:r>
      <w:proofErr w:type="spellEnd"/>
      <w:r w:rsidRPr="00E7135D">
        <w:rPr>
          <w:lang w:val="es-EC"/>
        </w:rPr>
        <w:t xml:space="preserve"> </w:t>
      </w:r>
      <w:proofErr w:type="spellStart"/>
      <w:r w:rsidRPr="00E7135D">
        <w:rPr>
          <w:lang w:val="es-EC"/>
        </w:rPr>
        <w:t>the</w:t>
      </w:r>
      <w:proofErr w:type="spellEnd"/>
      <w:r w:rsidRPr="00E7135D">
        <w:rPr>
          <w:lang w:val="es-EC"/>
        </w:rPr>
        <w:t xml:space="preserve"> </w:t>
      </w:r>
      <w:proofErr w:type="spellStart"/>
      <w:r w:rsidRPr="00E7135D">
        <w:rPr>
          <w:lang w:val="es-EC"/>
        </w:rPr>
        <w:t>different</w:t>
      </w:r>
      <w:proofErr w:type="spellEnd"/>
      <w:r w:rsidRPr="00E7135D">
        <w:rPr>
          <w:lang w:val="es-EC"/>
        </w:rPr>
        <w:t xml:space="preserve"> </w:t>
      </w:r>
      <w:proofErr w:type="spellStart"/>
      <w:r w:rsidRPr="00E7135D">
        <w:rPr>
          <w:lang w:val="es-EC"/>
        </w:rPr>
        <w:t>proportions</w:t>
      </w:r>
      <w:proofErr w:type="spellEnd"/>
      <w:r w:rsidRPr="00E7135D">
        <w:rPr>
          <w:lang w:val="es-EC"/>
        </w:rPr>
        <w:t xml:space="preserve"> </w:t>
      </w:r>
      <w:proofErr w:type="spellStart"/>
      <w:r w:rsidRPr="00E7135D">
        <w:rPr>
          <w:lang w:val="es-EC"/>
        </w:rPr>
        <w:t>of</w:t>
      </w:r>
      <w:proofErr w:type="spellEnd"/>
      <w:r w:rsidRPr="00E7135D">
        <w:rPr>
          <w:lang w:val="es-EC"/>
        </w:rPr>
        <w:t xml:space="preserve"> </w:t>
      </w:r>
      <w:proofErr w:type="spellStart"/>
      <w:r w:rsidRPr="00E7135D">
        <w:rPr>
          <w:lang w:val="es-EC"/>
        </w:rPr>
        <w:t>the</w:t>
      </w:r>
      <w:proofErr w:type="spellEnd"/>
      <w:r w:rsidRPr="00E7135D">
        <w:rPr>
          <w:lang w:val="es-EC"/>
        </w:rPr>
        <w:t xml:space="preserve"> </w:t>
      </w:r>
      <w:proofErr w:type="spellStart"/>
      <w:r w:rsidRPr="00E7135D">
        <w:rPr>
          <w:lang w:val="es-EC"/>
        </w:rPr>
        <w:t>plants</w:t>
      </w:r>
      <w:proofErr w:type="spellEnd"/>
      <w:r w:rsidR="001445F5" w:rsidRPr="00E7135D">
        <w:rPr>
          <w:lang w:val="es-EC"/>
        </w:rPr>
        <w:t xml:space="preserve"> </w:t>
      </w:r>
      <w:r w:rsidR="001445F5" w:rsidRPr="00E7135D">
        <w:fldChar w:fldCharType="begin" w:fldLock="1"/>
      </w:r>
      <w:r w:rsidR="001445F5" w:rsidRPr="00E7135D">
        <w:rPr>
          <w:lang w:val="es-EC"/>
        </w:rPr>
        <w:instrText>ADDIN CSL_CITATION {"citationItems":[{"id":"ITEM-1","itemData":{"abstract":"Cocoa bean shell (CBS) is a by-product with aromatic characteristics that can enhance the aroma and bioactivity of herbal infusions. This study was aimed to determine the effect of the addition of cocoa bean shell on the metabolite profile and antioxidant activity of infusions made with Ilex guayusa and Vernonanthura patens and their mixtures. Metabolite profile was analyzed by gas chromatography-mass spectrometry combined with multivariate analysis. Total polyphenol content and flavonoids were determined by the Folin-Ciocalteu method and by the flavonoid-AlCl3 complex, respectively. Antioxidant activities were measured by the decolorization assay of the 2,2-diphenyl-1-picrylhydrazyl radical and the ferric reducing antioxidant power. The results revealed that the addition of CBS increases the content of phenolic acids in the infusions (caffeic acid, 4-hydroxybenzoic acid, and pyrocatechol). Nonetheless, the antioxidant activity of the infusions decreased with the addition of CBS (16.21 to 2.74 TEAC). Carboxylic acids and derivatives, major compounds present in the infusions prepared with V. patens, were the metabolites that showed the h</w:instrText>
      </w:r>
      <w:r w:rsidR="001445F5" w:rsidRPr="00E7135D">
        <w:instrText>ighest correlation with the antioxidant activity. This study suggests that the infusions made with CBS present a profile of metabolites different from the infusions of I. guayusa, V. patens, and their mixtures.","author":[{"dropping-particle":"","family":"Quijano-Avilés","given":"Maria","non-dropping-particle":"","parse-names":false,"suffix":""},{"dropping-particle":"","family":"Chóez-Guaranda","given":"Ivan","non-dropping-particle":"","parse-names":false,"suffix":""},{"dropping-particle":"","family":"Viteri","given":"Rafael","non-dropping-particle":"","parse-names":false,"suffix":""},{"dropping-particle":"","family":"Barragán-Lucas","given":"Ana","non-dropping-particle":"","parse-names":false,"suffix":""},{"dropping-particle":"","family":"Sosa","given":"Daynet","non-dropping-particle":"","parse-names":false,"suffix":""},{"dropping-particle":"","family":"Manzano","given":"Patricia","non-dropping-particle":"","parse-names":false,"suffix":""}],"container-title":"International Journal of Food Science","id":"ITEM-1","issued":{"date-parts":[["2021"]]},"publisher":"Hindawi Limited","title":"Effect of Cocoa Bean Shell Addition on Metabolite Profile and Antioxidant Activity of Herbal Infusions","type":"article-journal","volume":"9915797"},"uris":["http://www.mendeley.com/documents/?uuid=3aaf7646-965a-426c-bddd-927b417cd235"]}],"mendeley":{"formattedCitation":"(Quijano-Avilés et al., 2021)","plainTextFormattedCitation":"(Quijano-Avilés et al., 2021)","previouslyFormattedCitation":"(Quijano-Avilés et al., 2021)"},"properties":{"noteIndex":0},"schema":"https://github.com/citation-style-language/schema/raw/master/csl-citation.json"}</w:instrText>
      </w:r>
      <w:r w:rsidR="001445F5" w:rsidRPr="00E7135D">
        <w:fldChar w:fldCharType="separate"/>
      </w:r>
      <w:r w:rsidR="001445F5" w:rsidRPr="00E7135D">
        <w:rPr>
          <w:noProof/>
        </w:rPr>
        <w:t>(Quijano-Avilés et al., 2021)</w:t>
      </w:r>
      <w:r w:rsidR="001445F5" w:rsidRPr="00E7135D">
        <w:fldChar w:fldCharType="end"/>
      </w:r>
      <w:r w:rsidRPr="00E7135D">
        <w:t>. This infusion has a high content of polyphenols (chlorogenic acids, flavonoids, phenolic acids) with a high antioxidant capacity, providing health benefits and the prevention of diseases associated with metabolic syndrome</w:t>
      </w:r>
      <w:r w:rsidR="001445F5" w:rsidRPr="00E7135D">
        <w:t xml:space="preserve">s </w:t>
      </w:r>
      <w:r w:rsidR="001445F5" w:rsidRPr="00E7135D">
        <w:fldChar w:fldCharType="begin" w:fldLock="1"/>
      </w:r>
      <w:r w:rsidR="001445F5" w:rsidRPr="00E7135D">
        <w:instrText>ADDIN CSL_CITATION {"citationItems":[{"id":"ITEM-1","itemData":{"abstract":"A novel functional drink with nutraceutical properties was formulated from the aqueous extracts of Ilex guayusa, and Vernonanthura patens leaves, and cocoa husks. This juice contains various bioactive compounds, such as phenolic compounds and methylxanthines, with antioxidant and stimulant properties of pharmacological interest. However, it is known whether herbal extracts' interaction may have adverse toxic effects on human health. To evaluate this functional drink's innocuity, we estimated the acute oral toxicity (AOT) in experimental mice. This paper presents the AOT evaluation of two formulations of a functional drink (pre-formulation and microencapsulation) at a single dose of 2000 mg/kg of body weight (b.w.). No signs of adverse toxicity and mortality were observed after a single oral dose of 2000 mg/kg b.w. Likewise, no significant body and organ weight changes, food and water consumption behavior, and no histopathological changes were observed in the main organs evaluated. In conclusion, this functional drink can be categorized as low toxicity \" according to the Globally Harmonized Classification System (GHS), making it a potential beverage with high nutritional and pharmacological value.","author":[{"dropping-particle":"","family":"Paladines-Santacruz","given":"Geovanna","non-dropping-particle":"","parse-names":false,"suffix":""},{"dropping-particle":"","family":"Orellana-Manzano","given":"Andrea","non-dropping-particle":"","parse-names":false,"suffix":""},{"dropping-particle":"","family":"Sarmiento","given":"Glenda","non-dropping-particle":"","parse-names":false,"suffix":""},{"dropping-particle":"","family":"Pilozo","given":"Glenda","non-dropping-particle":"","parse-names":false,"suffix":""},{"dropping-particle":"","family":"Iñiga","given":"Elsy","non-dropping-particle":"","parse-names":false,"suffix":""},{"dropping-particle":"","family":"Zaruma-Torres","given":"Fausto","non-dropping-particle":"","parse-names":false,"suffix":""},{"dropping-particle":"","family":"Ortíz-Ulloa","given":"Johana","non-dropping-particle":"","parse-names":false,"suffix":""},{"dropping-particle":"","family":"Quijano-Avilés","given":"María","non-dropping-particle":"","parse-names":false,"suffix":""},{"dropping-particle":"","family":"Grumo","given":"Davide","non-dropping-particle":"Di","parse-names":false,"suffix":""},{"dropping-particle":"","family":"Orellana-Manzano","given":"Silvia","non-dropping-particle":"","parse-names":false,"suffix":""},{"dropping-particle":"","family":"Villacrés","given":"María del Carmen","non-dropping-particle":"","parse-names":false,"suffix":""},{"dropping-particle":"","family":"Manzano","given":"Patricia","non-dropping-particle":"","parse-names":false,"suffix":""},{"dropping-particle":"","family":"Berghe","given":"Wim","non-dropping-particle":"Vanden","parse-names":false,"suffix":""}],"container-title":"Toxicology Reports","id":"ITEM-1","issued":{"date-parts":[["2021"]]},"page":"747-752","title":"Acute oral toxicity of a novel functional drink based on Ilex guayusa, Vernonanthura patens, and cocoa husk","type":"article-journal","volume":"8"},"uris":["http://www.mendeley.com/documents/?uuid=e0cb0749-e1df-479b-9dff-13d3e78f81ea"]}],"mendeley":{"formattedCitation":"(Paladines-Santacruz et al., 2021)","plainTextFormattedCitation":"(Paladines-Santacruz et al., 2021)","previouslyFormattedCitation":"(Paladines-Santacruz et al., 2021)"},"properties":{"noteIndex":0},"schema":"https://github.com/citation-style-language/schema/raw/master/csl-citation.json"}</w:instrText>
      </w:r>
      <w:r w:rsidR="001445F5" w:rsidRPr="00E7135D">
        <w:fldChar w:fldCharType="separate"/>
      </w:r>
      <w:r w:rsidR="001445F5" w:rsidRPr="00E7135D">
        <w:rPr>
          <w:noProof/>
        </w:rPr>
        <w:t>(Paladines-Santacruz et al., 2021)</w:t>
      </w:r>
      <w:r w:rsidR="001445F5" w:rsidRPr="00E7135D">
        <w:fldChar w:fldCharType="end"/>
      </w:r>
      <w:r w:rsidR="001445F5" w:rsidRPr="00E7135D">
        <w:t xml:space="preserve">. </w:t>
      </w:r>
    </w:p>
    <w:p w14:paraId="41386E55" w14:textId="28D58505" w:rsidR="00A720A7" w:rsidRPr="00E7135D" w:rsidRDefault="003D29D9" w:rsidP="00A720A7">
      <w:pPr>
        <w:rPr>
          <w:lang w:val="en-US"/>
        </w:rPr>
      </w:pPr>
      <w:r w:rsidRPr="00E7135D">
        <w:rPr>
          <w:lang w:val="en-US"/>
        </w:rPr>
        <w:t>Food companies and researchers seek to expand and strengthen their technical knowledge in developing nutraceutical products</w:t>
      </w:r>
      <w:r w:rsidR="00ED0333" w:rsidRPr="00E7135D">
        <w:rPr>
          <w:lang w:val="en-US"/>
        </w:rPr>
        <w:t xml:space="preserve"> </w:t>
      </w:r>
      <w:r w:rsidR="00ED0333" w:rsidRPr="00E7135D">
        <w:rPr>
          <w:lang w:val="en-US"/>
        </w:rPr>
        <w:fldChar w:fldCharType="begin" w:fldLock="1"/>
      </w:r>
      <w:r w:rsidR="00ED0333" w:rsidRPr="00E7135D">
        <w:rPr>
          <w:lang w:val="en-US"/>
        </w:rPr>
        <w:instrText>ADDIN CSL_CITATION {"citationItems":[{"id":"ITEM-1","itemData":{"DOI":"10.3303/CET2187098","abstract":"The interest in searching an alternative to the condition of \"waste\" for spent coffee is continuously growing in the scientific community. Indeed, the high content of polyphenols, caffeine, and tannins in this residue can potentially lead to pollution for water and soil, since they show toxicity for various plants, microorganisms, and aquatic organisms. Nevertheless, these same antioxidants find wide applications in the food, cosmetic and pharmaceutical industries, especially caffeine and chlorogenic acid, thanks to their ability to prevent or slow down the oxidation of the substrate.In the context of active packaging, the use of compounds recovered from spent coffee grounds is promising, since they allow extending the shelf-life of food while maintaining its sensory and nutritional properties.In this work, High Pressure and Temperature Extraction process was used to extract antioxidants from spent coffee grounds. The obtained extract was used for the fabrication of zein-based films intended for active packaging applications. Biopolymer films loaded with spent coffee grounds extract were prepared using two different techniques: solvent casting and electrospinning. Films were characterized in terms of morphology and antiradical power of the released active components.Considering the large amount of exhausted coffee produced annually and the global extension of the coffee industry, the proposed application could represent a profitable alternative to conventional waste disposal, as well as an advantage for the environment and the food industry.","author":[{"dropping-particle":"","family":"Pettinato","given":"Margherita","non-dropping-particle":"","parse-names":false,"suffix":""},{"dropping-particle":"","family":"Drago","given":"Emanuela","non-dropping-particle":"","parse-names":false,"suffix":""},{"dropping-particle":"","family":"Campardelli","given":"Roberta","non-dropping-particle":"","parse-names":false,"suffix":""},{"dropping-particle":"","family":"Perego","given":"Patrizia","non-dropping-particle":"","parse-names":false,"suffix":""}],"container-title":"Chemical Engineering Transactions","id":"ITEM-1","issued":{"date-parts":[["2021","7","1"]]},"page":"583-588 SE - Research Articles","title":"Spent Coffee Grounds Extract for Active Packaging Production","type":"article-journal","volume":"87"},"uris":["http://www.mendeley.com/documents/?uuid=5f025b60-2a45-471d-8db9-f83245acfe2f"]}],"mendeley":{"formattedCitation":"(Pettinato et al., 2021)","plainTextFormattedCitation":"(Pettinato et al., 2021)","previouslyFormattedCitation":"(Pettinato et al., 2021)"},"properties":{"noteIndex":0},"schema":"https://github.com/citation-style-language/schema/raw/master/csl-citation.json"}</w:instrText>
      </w:r>
      <w:r w:rsidR="00ED0333" w:rsidRPr="00E7135D">
        <w:rPr>
          <w:lang w:val="en-US"/>
        </w:rPr>
        <w:fldChar w:fldCharType="separate"/>
      </w:r>
      <w:r w:rsidR="00ED0333" w:rsidRPr="00E7135D">
        <w:rPr>
          <w:noProof/>
          <w:lang w:val="en-US"/>
        </w:rPr>
        <w:t>(Pettinato et al., 2021)</w:t>
      </w:r>
      <w:r w:rsidR="00ED0333" w:rsidRPr="00E7135D">
        <w:rPr>
          <w:lang w:val="en-US"/>
        </w:rPr>
        <w:fldChar w:fldCharType="end"/>
      </w:r>
      <w:r w:rsidR="00AF7139" w:rsidRPr="00E7135D">
        <w:rPr>
          <w:lang w:val="en-US"/>
        </w:rPr>
        <w:t xml:space="preserve">. </w:t>
      </w:r>
      <w:r w:rsidR="006C32D6" w:rsidRPr="00E7135D">
        <w:rPr>
          <w:lang w:val="en-US"/>
        </w:rPr>
        <w:t>This process development requires considering different factors, such as the properties of the raw material and operating conditions</w:t>
      </w:r>
      <w:r w:rsidR="00ED0333" w:rsidRPr="00E7135D">
        <w:rPr>
          <w:lang w:val="en-US"/>
        </w:rPr>
        <w:t xml:space="preserve"> </w:t>
      </w:r>
      <w:r w:rsidR="00ED0333" w:rsidRPr="00E7135D">
        <w:rPr>
          <w:lang w:val="en-US"/>
        </w:rPr>
        <w:fldChar w:fldCharType="begin" w:fldLock="1"/>
      </w:r>
      <w:r w:rsidR="00ED0333" w:rsidRPr="00E7135D">
        <w:rPr>
          <w:lang w:val="en-US"/>
        </w:rPr>
        <w:instrText>ADDIN CSL_CITATION {"citationItems":[{"id":"ITEM-1","itemData":{"abstract":"Cocoa bean shell (CBS) is a by-product with aromatic characteristics that can enhance the aroma and bioactivity of herbal infusions. This study was aimed to determine the effect of the addition of cocoa bean shell on the metabolite profile and antioxidant activity of infusions made with Ilex guayusa and Vernonanthura patens and their mixtures. Metabolite profile was analyzed by gas chromatography-mass spectrometry combined with multivariate analysis. Total polyphenol content and flavonoids were determined by the Folin-Ciocalteu method and by the flavonoid-AlCl3 complex, respectively. Antioxidant activities were measured by the decolorization assay of the 2,2-diphenyl-1-picrylhydrazyl radical and the ferric reducing antioxidant power. The results revealed that the addition of CBS increases the content of phenolic acids in the infusions (caffeic acid, 4-hydroxybenzoic acid, and pyrocatechol). Nonetheless, the antioxidant activity of the infusions decreased with the addition of CBS (16.21 to 2.74 TEAC). Carboxylic acids and derivatives, major compounds present in the infusions prepared with V. patens, were the metabolites that showed the highest correlation with the antioxidant activity. This study suggests that the infusions made with CBS present a profile of metabolites different from the infusions of I. guayusa, V. patens, and their mixtures.","author":[{"dropping-particle":"","family":"Quijano-Avilés","given":"Maria","non-dropping-particle":"","parse-names":false,"suffix":""},{"dropping-particle":"","family":"Chóez-Guaranda","given":"Ivan","non-dropping-particle":"","parse-names":false,"suffix":""},{"dropping-particle":"","family":"Viteri","given":"Rafael","non-dropping-particle":"","parse-names":false,"suffix":""},{"dropping-particle":"","family":"Barragán-Lucas","given":"Ana","non-dropping-particle":"","parse-names":false,"suffix":""},{"dropping-particle":"","family":"Sosa","given":"Daynet","non-dropping-particle":"","parse-names":false,"suffix":""},{"dropping-particle":"","family":"Manzano","given":"Patricia","non-dropping-particle":"","parse-names":false,"suffix":""}],"container-title":"International Journal of Food Science","id":"ITEM-1","issued":{"date-parts":[["2021"]]},"publisher":"Hindawi Limited","title":"Effect of Cocoa Bean Shell Addition on Metabolite Profile and Antioxidant Activity of Herbal Infusions","type":"article-journal","volume":"9915797"},"uris":["http://www.mendeley.com/documents/?uuid=3aaf7646-965a-426c-bddd-927b417cd235"]}],"mendeley":{"formattedCitation":"(Quijano-Avilés et al., 2021)","plainTextFormattedCitation":"(Quijano-Avilés et al., 2021)","previouslyFormattedCitation":"(Quijano-Avilés et al., 2021)"},"properties":{"noteIndex":0},"schema":"https://github.com/citation-style-language/schema/raw/master/csl-citation.json"}</w:instrText>
      </w:r>
      <w:r w:rsidR="00ED0333" w:rsidRPr="00E7135D">
        <w:rPr>
          <w:lang w:val="en-US"/>
        </w:rPr>
        <w:fldChar w:fldCharType="separate"/>
      </w:r>
      <w:r w:rsidR="00ED0333" w:rsidRPr="00E7135D">
        <w:rPr>
          <w:noProof/>
          <w:lang w:val="en-US"/>
        </w:rPr>
        <w:t>(Quijano-Avilés et al., 2021)</w:t>
      </w:r>
      <w:r w:rsidR="00ED0333" w:rsidRPr="00E7135D">
        <w:rPr>
          <w:lang w:val="en-US"/>
        </w:rPr>
        <w:fldChar w:fldCharType="end"/>
      </w:r>
      <w:r w:rsidR="006C32D6" w:rsidRPr="00E7135D">
        <w:rPr>
          <w:lang w:val="en-US"/>
        </w:rPr>
        <w:t xml:space="preserve">. Furthermore, industries have relied on </w:t>
      </w:r>
      <w:r w:rsidR="00885973" w:rsidRPr="00E7135D">
        <w:rPr>
          <w:lang w:val="en-US"/>
        </w:rPr>
        <w:t xml:space="preserve">process </w:t>
      </w:r>
      <w:r w:rsidR="006C32D6" w:rsidRPr="00E7135D">
        <w:rPr>
          <w:lang w:val="en-US"/>
        </w:rPr>
        <w:t>simulators</w:t>
      </w:r>
      <w:r w:rsidR="00277B55" w:rsidRPr="00E7135D">
        <w:rPr>
          <w:lang w:val="en-US"/>
        </w:rPr>
        <w:t xml:space="preserve"> </w:t>
      </w:r>
      <w:r w:rsidR="00277B55" w:rsidRPr="00E7135D">
        <w:rPr>
          <w:lang w:val="en-US"/>
        </w:rPr>
        <w:fldChar w:fldCharType="begin" w:fldLock="1"/>
      </w:r>
      <w:r w:rsidR="00277B55" w:rsidRPr="00E7135D">
        <w:rPr>
          <w:lang w:val="en-US"/>
        </w:rPr>
        <w:instrText>ADDIN CSL_CITATION {"citationItems":[{"id":"ITEM-1","itemData":{"DOI":"10.3303/CET2292098","abstract":"This work aims to model the extraction process of lycopene from tomato peels using a conventional or a \"green\" solvent, which could be more environment-friendly, and its subsequent encapsulation. The Aspen Plus® software is used to this end. Different cases considering alternative extracting solvents, as well as the recycling of recovered solvent streams and water are evaluated and compared. The raw materials to be considered in an inventory analysis are tomato peels from local industries, solvents, drying agents and soft capsules. Based on literature data and using MS Excel® worksheets, the process mass and energy balances are set up and, hence, the extraction yield is evaluated, while the solvent recovery stage is simulated and optimized in Aspen Plus®. The economic potential of these cases is calculated by considering the cost of utilities, product and by-product sales, wastewater treatment, and raw material costs.Results show that tomato peels can be appealing for lycopene extraction and valorization. The productivity of lycopene-containing tablets is appreciably large: 12000 pz/h of lycopene-containing tablets after extraction with ethyl acetate and 3500 pz/h in the case of limonene were obtained. Moreover, the predicted gross profit is reasonably attractive, with 39 M€/year for the conventional process and 11 M€/year for the \"green\" alternative.","author":[{"dropping-particle":"","family":"Casa","given":"Marcello","non-dropping-particle":"","parse-names":false,"suffix":""},{"dropping-particle":"","family":"Miccio","given":"Michele","non-dropping-particle":"","parse-names":false,"suffix":""}],"container-title":"Chemical Engineering Transactions","id":"ITEM-1","issued":{"date-parts":[["2022","6","30"]]},"page":"583-588 SE - Research Articles","title":"Lycopene-containing Tablets Production from Tomato Peels by Environment-friendly Extraction: Simulation and Discussion","type":"article-journal","volume":"92"},"uris":["http://www.mendeley.com/documents/?uuid=a346d819-9647-4300-87a4-ec87891ef02d"]}],"mendeley":{"formattedCitation":"(Casa &amp; Miccio, 2022)","plainTextFormattedCitation":"(Casa &amp; Miccio, 2022)","previouslyFormattedCitation":"(Casa &amp; Miccio, 2022)"},"properties":{"noteIndex":0},"schema":"https://github.com/citation-style-language/schema/raw/master/csl-citation.json"}</w:instrText>
      </w:r>
      <w:r w:rsidR="00277B55" w:rsidRPr="00E7135D">
        <w:rPr>
          <w:lang w:val="en-US"/>
        </w:rPr>
        <w:fldChar w:fldCharType="separate"/>
      </w:r>
      <w:r w:rsidR="00277B55" w:rsidRPr="00E7135D">
        <w:rPr>
          <w:noProof/>
          <w:lang w:val="en-US"/>
        </w:rPr>
        <w:t>(Casa &amp; Miccio, 2022)</w:t>
      </w:r>
      <w:r w:rsidR="00277B55" w:rsidRPr="00E7135D">
        <w:rPr>
          <w:lang w:val="en-US"/>
        </w:rPr>
        <w:fldChar w:fldCharType="end"/>
      </w:r>
      <w:r w:rsidR="006C32D6" w:rsidRPr="00E7135D">
        <w:rPr>
          <w:lang w:val="en-US"/>
        </w:rPr>
        <w:t xml:space="preserve"> and mathematical models to represent the </w:t>
      </w:r>
      <w:r w:rsidR="006C32D6" w:rsidRPr="00E7135D">
        <w:rPr>
          <w:lang w:val="en-US"/>
        </w:rPr>
        <w:lastRenderedPageBreak/>
        <w:t>reality of their processes</w:t>
      </w:r>
      <w:r w:rsidR="00AF7139" w:rsidRPr="00E7135D">
        <w:rPr>
          <w:lang w:val="en-US"/>
        </w:rPr>
        <w:t xml:space="preserve"> </w:t>
      </w:r>
      <w:r w:rsidR="00277B55" w:rsidRPr="00E7135D">
        <w:rPr>
          <w:lang w:val="en-US"/>
        </w:rPr>
        <w:fldChar w:fldCharType="begin" w:fldLock="1"/>
      </w:r>
      <w:r w:rsidR="00277B55" w:rsidRPr="00E7135D">
        <w:rPr>
          <w:lang w:val="en-US"/>
        </w:rPr>
        <w:instrText>ADDIN CSL_CITATION {"citationItems":[{"id":"ITEM-1","itemData":{"DOI":"10.3390/molecules24010073","ISSN":"1420-3049","abstract":"The colour of red wine is largely determined by the concentration of anthocyanins that are extracted from grape skins during fermentation. Because colour is a key parameter in determining the overall quality of the finished product, understanding the effect of processing variables on anthocyanin extraction is critical for producing a red wine with the desired sensorial characteristics. In this study, the effect of convective conditions (natural and forced) on the mass transfer properties of malvidin-3-glucoside (M3G) from pre-fermentative grape solids was explored at various liquid phase conditions representing stages of fermentation. A mathematical model that separates solid and liquid phase mass transfer parameters was applied to experimental extraction curves, and in all cases, provided a coefficient of determination exceeding 0.97. Calculated mass transfer coefficients indicated that under forced convective conditions, the extraction process was controlled by internal diffusion whereas under natural convection, both internal diffusion and liquid-phase mass transfer were relevant in determining the overall extraction rate. Predictive simulations of M3G extraction during active fermentation were accomplished by incorporating the current results with a previously developed fermentation model, providing insight into the effect of a dynamic liquid phase on anthocyanin extraction.","author":[{"dropping-particle":"","family":"Setford","given":"Patrick C","non-dropping-particle":"","parse-names":false,"suffix":""},{"dropping-particle":"","family":"Jeffery","given":"David W","non-dropping-particle":"","parse-names":false,"suffix":""},{"dropping-particle":"","family":"Grbin","given":"Paul R","non-dropping-particle":"","parse-names":false,"suffix":""},{"dropping-particle":"","family":"Muhlack","given":"Richard A","non-dropping-particle":"","parse-names":false,"suffix":""}],"container-title":"Molecules","id":"ITEM-1","issue":"1","issued":{"date-parts":[["2019"]]},"title":"Mass Transfer of Anthocyanins during Extraction from Pre-Fermentative Grape Solids under Simulated Fermentation Conditions: Effect of Convective Conditions","type":"article-journal","volume":"24"},"uris":["http://www.mendeley.com/documents/?uuid=052fcaa3-4de3-4910-857b-413a23303283"]}],"mendeley":{"formattedCitation":"(Setford et al., 2019)","plainTextFormattedCitation":"(Setford et al., 2019)","previouslyFormattedCitation":"(Setford et al., 2019)"},"properties":{"noteIndex":0},"schema":"https://github.com/citation-style-language/schema/raw/master/csl-citation.json"}</w:instrText>
      </w:r>
      <w:r w:rsidR="00277B55" w:rsidRPr="00E7135D">
        <w:rPr>
          <w:lang w:val="en-US"/>
        </w:rPr>
        <w:fldChar w:fldCharType="separate"/>
      </w:r>
      <w:r w:rsidR="00277B55" w:rsidRPr="00E7135D">
        <w:rPr>
          <w:noProof/>
          <w:lang w:val="en-US"/>
        </w:rPr>
        <w:t>(Setford et al., 2019)</w:t>
      </w:r>
      <w:r w:rsidR="00277B55" w:rsidRPr="00E7135D">
        <w:rPr>
          <w:lang w:val="en-US"/>
        </w:rPr>
        <w:fldChar w:fldCharType="end"/>
      </w:r>
      <w:r w:rsidR="00AF7139" w:rsidRPr="00E7135D">
        <w:rPr>
          <w:lang w:val="en-US"/>
        </w:rPr>
        <w:t>.</w:t>
      </w:r>
      <w:r w:rsidR="00BD2591" w:rsidRPr="00E7135D">
        <w:rPr>
          <w:lang w:val="en-US"/>
        </w:rPr>
        <w:t xml:space="preserve"> </w:t>
      </w:r>
      <w:r w:rsidR="001635EE" w:rsidRPr="00E7135D">
        <w:rPr>
          <w:lang w:val="en-US"/>
        </w:rPr>
        <w:t>The advantages of having a mathematical model with experimental data are</w:t>
      </w:r>
      <w:r w:rsidR="00FC6250" w:rsidRPr="00E7135D">
        <w:rPr>
          <w:lang w:val="en-US"/>
        </w:rPr>
        <w:t xml:space="preserve">: </w:t>
      </w:r>
      <w:r w:rsidR="00E3532E" w:rsidRPr="00E7135D">
        <w:rPr>
          <w:lang w:val="en-US"/>
        </w:rPr>
        <w:t xml:space="preserve">that </w:t>
      </w:r>
      <w:r w:rsidR="001635EE" w:rsidRPr="00E7135D">
        <w:rPr>
          <w:lang w:val="en-US"/>
        </w:rPr>
        <w:t xml:space="preserve">it adequately describes the behavior of the </w:t>
      </w:r>
      <w:r w:rsidR="00E3532E" w:rsidRPr="00E7135D">
        <w:rPr>
          <w:lang w:val="en-US"/>
        </w:rPr>
        <w:t>process</w:t>
      </w:r>
      <w:r w:rsidR="002D31A4" w:rsidRPr="00E7135D">
        <w:rPr>
          <w:lang w:val="en-US"/>
        </w:rPr>
        <w:t xml:space="preserve"> </w:t>
      </w:r>
      <w:r w:rsidR="001635EE" w:rsidRPr="00E7135D">
        <w:rPr>
          <w:lang w:val="en-US"/>
        </w:rPr>
        <w:t>and allows forecasting the results according to certain conditions</w:t>
      </w:r>
      <w:r w:rsidR="00ED0333" w:rsidRPr="00E7135D">
        <w:rPr>
          <w:lang w:val="en-US"/>
        </w:rPr>
        <w:t xml:space="preserve"> </w:t>
      </w:r>
      <w:r w:rsidR="00ED0333" w:rsidRPr="00E7135D">
        <w:rPr>
          <w:lang w:val="en-US"/>
        </w:rPr>
        <w:fldChar w:fldCharType="begin" w:fldLock="1"/>
      </w:r>
      <w:r w:rsidR="00ED0333" w:rsidRPr="00E7135D">
        <w:rPr>
          <w:lang w:val="en-US"/>
        </w:rPr>
        <w:instrText>ADDIN CSL_CITATION {"citationItems":[{"id":"ITEM-1","itemData":{"DOI":"10.29057/icbi.v9iEspecial2.8041","author":[{"dropping-particle":"","family":"Cerón-Montes","given":"Genaro Iván","non-dropping-particle":"","parse-names":false,"suffix":""},{"dropping-particle":"","family":"Garulo-Fuentes","given":"Adriana Lucila","non-dropping-particle":"","parse-names":false,"suffix":""},{"dropping-particle":"","family":"Valencia-Pérez","given":"Naella Sandivel","non-dropping-particle":"","parse-names":false,"suffix":""},{"dropping-particle":"","family":"Garrido-Hernández","given":"Aristeo","non-dropping-particle":"","parse-names":false,"suffix":""},{"dropping-particle":"","family":"Yáñez-Fernández","given":"Jorge","non-dropping-particle":"","parse-names":false,"suffix":""}],"container-title":"Pädi Boletín Científico de Ciencias Básicas e Ingenierías del ICBI","id":"ITEM-1","issue":"Especial2","issued":{"date-parts":[["2021"]]},"page":"179-186","title":"Modelación de la extracción de polifenoles de semillas de uva","type":"article-journal","volume":"9"},"uris":["http://www.mendeley.com/documents/?uuid=df594f0f-8a46-4dee-8ea6-2c805b091940"]}],"mendeley":{"formattedCitation":"(Cerón-Montes et al., 2021)","plainTextFormattedCitation":"(Cerón-Montes et al., 2021)","previouslyFormattedCitation":"(Cerón-Montes et al., 2021)"},"properties":{"noteIndex":0},"schema":"https://github.com/citation-style-language/schema/raw/master/csl-citation.json"}</w:instrText>
      </w:r>
      <w:r w:rsidR="00ED0333" w:rsidRPr="00E7135D">
        <w:rPr>
          <w:lang w:val="en-US"/>
        </w:rPr>
        <w:fldChar w:fldCharType="separate"/>
      </w:r>
      <w:r w:rsidR="002D31A4" w:rsidRPr="00E7135D">
        <w:rPr>
          <w:lang w:val="en-US"/>
        </w:rPr>
        <w:t>(Cerón-Montes et al., 2021)</w:t>
      </w:r>
      <w:r w:rsidR="00ED0333" w:rsidRPr="00E7135D">
        <w:rPr>
          <w:lang w:val="en-US"/>
        </w:rPr>
        <w:fldChar w:fldCharType="end"/>
      </w:r>
      <w:r w:rsidR="00ED0333" w:rsidRPr="00E7135D">
        <w:rPr>
          <w:lang w:val="en-US"/>
        </w:rPr>
        <w:t>.</w:t>
      </w:r>
      <w:r w:rsidR="00743B81" w:rsidRPr="00E7135D">
        <w:rPr>
          <w:lang w:val="en-US"/>
        </w:rPr>
        <w:t xml:space="preserve"> </w:t>
      </w:r>
      <w:r w:rsidR="002B63FE" w:rsidRPr="00E7135D">
        <w:rPr>
          <w:lang w:val="en-US"/>
        </w:rPr>
        <w:t>The mechanistic solid-liquid mathematical model proposed by</w:t>
      </w:r>
      <w:r w:rsidR="00AF7139" w:rsidRPr="00E7135D">
        <w:rPr>
          <w:lang w:val="en-US"/>
        </w:rPr>
        <w:t xml:space="preserve"> </w:t>
      </w:r>
      <w:r w:rsidR="00AF7139" w:rsidRPr="00E7135D">
        <w:rPr>
          <w:lang w:val="en-US"/>
        </w:rPr>
        <w:fldChar w:fldCharType="begin" w:fldLock="1"/>
      </w:r>
      <w:r w:rsidR="00ED0333" w:rsidRPr="00E7135D">
        <w:rPr>
          <w:lang w:val="en-US"/>
        </w:rPr>
        <w:instrText>ADDIN CSL_CITATION {"citationItems":[{"id":"ITEM-1","itemData":{"DOI":"https://doi.org/10.1016/j.jfoodeng.2006.10.011","ISSN":"0260-8774","abstract":"Rigorous and simplified models were proposed for caffeine kinetic description during the solid–liquid extraction process of coffee decaffeination. The evolution of caffeine concentration was measured both in extract and refined phases by gas chromatograph. The rigorous model is a non-steady diffusion equation for the coffee beans couple with macroscopic mass transfer equation for solvent. The simplified one is the analytical solution of macroscopic mass transfer equations for beans and solvent. In both models, rectangular coordinates were assumed. Caffeine internal mass diffusivity was estimated by fitting the simplified model to experimental results. The caffeine diffusivity in coffee beans yields 3.209×10−10m2s−1 at 90°C. The simplified model reproduce adequately the experimental kinetic of caffeine in both phases.","author":[{"dropping-particle":"","family":"Espinoza-Pérez","given":"J D","non-dropping-particle":"","parse-names":false,"suffix":""},{"dropping-particle":"","family":"Vargas","given":"A","non-dropping-particle":"","parse-names":false,"suffix":""},{"dropping-particle":"","family":"Robles-Olvera","given":"V J","non-dropping-particle":"","parse-names":false,"suffix":""},{"dropping-particle":"","family":"Rodrı´guez-Jimenes","given":"G C","non-dropping-particle":"","parse-names":false,"suffix":""},{"dropping-particle":"","family":"Garcı´a-Alvarado","given":"M A","non-dropping-particle":"","parse-names":false,"suffix":""}],"container-title":"Journal of Food Engineering","id":"ITEM-1","issue":"1","issued":{"date-parts":[["2007"]]},"page":"72-78","title":"Mathematical modeling of caffeine kinetic during solid–liquid extraction of coffee beans","type":"article-journal","volume":"81"},"uris":["http://www.mendeley.com/documents/?uuid=a930e5c8-7ddd-4d21-b88b-38e30a8ff430"]}],"mendeley":{"formattedCitation":"(Espinoza-Pérez et al., 2007)","manualFormatting":"Espinoza-Pérez et al., 2007","plainTextFormattedCitation":"(Espinoza-Pérez et al., 2007)","previouslyFormattedCitation":"(Espinoza-Pérez et al., 2007)"},"properties":{"noteIndex":0},"schema":"https://github.com/citation-style-language/schema/raw/master/csl-citation.json"}</w:instrText>
      </w:r>
      <w:r w:rsidR="00AF7139" w:rsidRPr="00E7135D">
        <w:rPr>
          <w:lang w:val="en-US"/>
        </w:rPr>
        <w:fldChar w:fldCharType="separate"/>
      </w:r>
      <w:r w:rsidR="005E6122" w:rsidRPr="00E7135D">
        <w:rPr>
          <w:noProof/>
          <w:lang w:val="en-US"/>
        </w:rPr>
        <w:t>Espinoza-Pérez et al., 2007</w:t>
      </w:r>
      <w:r w:rsidR="00AF7139" w:rsidRPr="00E7135D">
        <w:rPr>
          <w:lang w:val="en-US"/>
        </w:rPr>
        <w:fldChar w:fldCharType="end"/>
      </w:r>
      <w:r w:rsidR="00E3247F" w:rsidRPr="00E7135D">
        <w:rPr>
          <w:lang w:val="en-US"/>
        </w:rPr>
        <w:t xml:space="preserve">, consisting </w:t>
      </w:r>
      <w:r w:rsidR="00F74429" w:rsidRPr="00E7135D">
        <w:rPr>
          <w:lang w:val="en-US"/>
        </w:rPr>
        <w:t>of two simultaneous algebraic equations obtained from the analytical solution of the macroscopic mass transfer equations</w:t>
      </w:r>
      <w:r w:rsidR="00E3247F" w:rsidRPr="00E7135D">
        <w:rPr>
          <w:lang w:val="en-US"/>
        </w:rPr>
        <w:t>, can be used to evaluate the mass transfer coefficient in the liquid phase and the diffusivity coefficient in the solid phase. This model simulates the extraction of different antioxidant compounds from the following raw materials</w:t>
      </w:r>
      <w:r w:rsidR="00AF7139" w:rsidRPr="00E7135D">
        <w:rPr>
          <w:lang w:val="en-US"/>
        </w:rPr>
        <w:t xml:space="preserve">: coffee </w:t>
      </w:r>
      <w:r w:rsidR="00AF7139" w:rsidRPr="00E7135D">
        <w:rPr>
          <w:lang w:val="en-US"/>
        </w:rPr>
        <w:fldChar w:fldCharType="begin" w:fldLock="1"/>
      </w:r>
      <w:r w:rsidR="00AF7139" w:rsidRPr="00E7135D">
        <w:rPr>
          <w:lang w:val="en-US"/>
        </w:rPr>
        <w:instrText>ADDIN CSL_CITATION {"citationItems":[{"id":"ITEM-1","itemData":{"DOI":"https://doi.org/10.1016/j.jfoodeng.2006.10.011","ISSN":"0260-8774","abstract":"Rigorous and simplified models were proposed for caffeine kinetic description during the solid–liquid extraction process of coffee decaffeination. The evolution of caffeine concentration was measured both in extract and refined phases by gas chromatograph. The rigorous model is a non-steady diffusion equation for the coffee beans couple with macroscopic mass transfer equation for solvent. The simplified one is the analytical solution of macroscopic mass transfer equations for beans and solvent. In both models, rectangular coordinates were assumed. Caffeine internal mass diffusivity was estimated by fitting the</w:instrText>
      </w:r>
      <w:r w:rsidR="00AF7139" w:rsidRPr="00E7135D">
        <w:rPr>
          <w:lang w:val="es-EC"/>
        </w:rPr>
        <w:instrText xml:space="preserve"> simplified model to experimental results. The caffeine diffusivity in coffee beans yields 3.209×10−10m2s−1 at 90°C. The simplified model reproduce adequately the experimental kinetic of caffeine in both phases.","author":[{"dropping-particle":"","family":"Espinoza-Pérez","given":"J D","non-dropping-particle":"","parse-names":false,"suffix":""},{"dropping-particle":"","family":"Vargas","given":"A","non-dropping-particle":"","parse-names":false,"suffix":""},{"dropping-particle":"","family":"Robles-Olvera","given":"V J","non-dropping-particle":"","parse-names":false,"suffix":""},{"dropping-particle":"","family":"Rodrı´guez-Jimenes","given":"G C","non-dropping-particle":"","parse-names":false,"suffix":""},{"dropping-particle":"","family":"Garcı´a-Alvarado","given":"M A","non-dropping-particle":"","parse-names":false,"suffix":""}],"container-title":"Journal of Food Engineering","id":"ITEM-1","issue":"1","issued":{"date-parts":[["2007"]]},"page":"72-78","title":"Mathematical modeling of caffeine kinetic during solid–liquid extraction of coffee beans","type":"article-journal","volume":"81"},"uris":["http://www.mendeley.com/documents/?uuid=a930e5c8-7ddd-4d21-b88b-38e30a8ff430"]}],"mendeley":{"formattedCitation":"(Espinoza-Pérez et al., 2007)","plainTextFormattedCitation":"(Espinoza-Pérez et al., 2007)","previouslyFormattedCitation":"(Espinoza-Pérez et al., 2007)"},"properties":{"noteIndex":0},"schema":"https://github.com/citation-style-language/schema/raw/master/csl-citation.json"}</w:instrText>
      </w:r>
      <w:r w:rsidR="00AF7139" w:rsidRPr="00E7135D">
        <w:rPr>
          <w:lang w:val="en-US"/>
        </w:rPr>
        <w:fldChar w:fldCharType="separate"/>
      </w:r>
      <w:r w:rsidR="00AF7139" w:rsidRPr="00E7135D">
        <w:rPr>
          <w:noProof/>
          <w:lang w:val="es-EC"/>
        </w:rPr>
        <w:t>(Espinoza-Pérez et al., 2007)</w:t>
      </w:r>
      <w:r w:rsidR="00AF7139" w:rsidRPr="00E7135D">
        <w:rPr>
          <w:lang w:val="en-US"/>
        </w:rPr>
        <w:fldChar w:fldCharType="end"/>
      </w:r>
      <w:r w:rsidR="00AF7139" w:rsidRPr="00E7135D">
        <w:rPr>
          <w:lang w:val="es-EC"/>
        </w:rPr>
        <w:t xml:space="preserve">, grapes </w:t>
      </w:r>
      <w:r w:rsidR="00AF7139" w:rsidRPr="00E7135D">
        <w:rPr>
          <w:lang w:val="en-US"/>
        </w:rPr>
        <w:fldChar w:fldCharType="begin" w:fldLock="1"/>
      </w:r>
      <w:r w:rsidR="00AF7139" w:rsidRPr="00E7135D">
        <w:rPr>
          <w:lang w:val="es-EC"/>
        </w:rPr>
        <w:instrText>ADDIN CSL_CITATION {"citationItems":[{"id":"ITEM-1","itemData":{"DOI":"10.3390/molecules24010073","ISSN":"1420-3049","abstract":"The colour of red wine is largely determined by the concentration of anthocyanins that are extracted from grape skins during fermentation. Because colour is a key parameter in determining the overall quality of the finished product, understanding the effect of processing variables on anthocyanin extraction is critical for producing a red wine with the desired sensorial characteristics. In this study, the effect of convective conditions (natural and forced) on the mass transfer properties of malvidin-3-glucoside (M3G) from pre-fermentative grape solids was explored at various liquid phase conditions representing stages of fermentation. A mathematical model that separates solid and liquid phase mass transfer parameters was applied to experimental extraction curves, and in all cases, provided a coefficient of determination exceeding 0.97. Calculated mass transfer coefficients indicated that under forced convective conditions, the extraction process was controlled by internal diffusion whereas under natural convection, both internal diffusion and liquid-phase mass transfer were relevant in determining the overall extraction rate. Predictive simulations of M3G extraction during active fermentation were accomplished by incorporating the current results with a previously developed fermentation model, providing insight into the effect of a dynamic liquid phase on anthocyanin extraction.","author":[{"dropping-particle":"","family":"Setford","given":"Patrick C","non-dropping-particle":"","parse-names":false,"suffix":""},{"dropping-particle":"","family":"Jeffery","given":"David W","non-dropping-particle":"","parse-names":false,"suffix":""},{"dropping-particle":"","family":"Grbin","given":"Paul R","non-dropping-particle":"","parse-names":false,"suffix":""},{"dropping-particle":"","family":"Muhlack","given":"Richard A","non-dropping-particle":"","parse-names":false,"suffix":""}],"container-title":"Molecules","id":"ITEM-1","issue":"1","issued":{"date-parts":[["2019"]]},"title":"Mass Transfer of Anthocyanins during Extraction from Pre-Fermentative Grape Solids under Simulated Fermentation Conditions: Effect of Convective Conditions","type":"article-journal","volume":"24"},"uris":["http://www.mendeley.com/documents/?uuid=052fcaa3-4de3-4910-857b-413a23303283"]}],"mendeley":{"formattedCitation":"(Setford et al., 2019)","plainTextFormattedCitation":"(Setford et al., 2019)","previouslyFormattedCitation":"(Setford et al., 2019)"},"properties":{"noteIndex":0},"schema":"https://github.com/citation-style-language/schema/raw/master/csl-citation.json"}</w:instrText>
      </w:r>
      <w:r w:rsidR="00AF7139" w:rsidRPr="00E7135D">
        <w:rPr>
          <w:lang w:val="en-US"/>
        </w:rPr>
        <w:fldChar w:fldCharType="separate"/>
      </w:r>
      <w:r w:rsidR="00AF7139" w:rsidRPr="00E7135D">
        <w:rPr>
          <w:noProof/>
          <w:lang w:val="es-EC"/>
        </w:rPr>
        <w:t>(Setford et al., 2019)</w:t>
      </w:r>
      <w:r w:rsidR="00AF7139" w:rsidRPr="00E7135D">
        <w:rPr>
          <w:lang w:val="en-US"/>
        </w:rPr>
        <w:fldChar w:fldCharType="end"/>
      </w:r>
      <w:r w:rsidR="00AF7139" w:rsidRPr="00E7135D">
        <w:rPr>
          <w:lang w:val="es-EC"/>
        </w:rPr>
        <w:t xml:space="preserve">, and </w:t>
      </w:r>
      <w:proofErr w:type="spellStart"/>
      <w:r w:rsidR="00E02390" w:rsidRPr="00E7135D">
        <w:rPr>
          <w:lang w:val="es-EC"/>
        </w:rPr>
        <w:t>vanilla</w:t>
      </w:r>
      <w:proofErr w:type="spellEnd"/>
      <w:r w:rsidR="00E3532E" w:rsidRPr="00E7135D">
        <w:rPr>
          <w:lang w:val="es-EC"/>
        </w:rPr>
        <w:t>.</w:t>
      </w:r>
      <w:r w:rsidR="00AF7139" w:rsidRPr="00E7135D">
        <w:rPr>
          <w:lang w:val="es-EC"/>
        </w:rPr>
        <w:t xml:space="preserve"> </w:t>
      </w:r>
      <w:r w:rsidR="00E3532E" w:rsidRPr="00E7135D">
        <w:rPr>
          <w:lang w:val="en-US"/>
        </w:rPr>
        <w:t xml:space="preserve">The mathematical model is also </w:t>
      </w:r>
      <w:r w:rsidR="00503299" w:rsidRPr="00E7135D">
        <w:rPr>
          <w:lang w:val="en-US"/>
        </w:rPr>
        <w:t>validated with experimental data</w:t>
      </w:r>
      <w:r w:rsidR="00A720A7" w:rsidRPr="00E7135D">
        <w:rPr>
          <w:lang w:val="en-US"/>
        </w:rPr>
        <w:t>, ensuring a high prediction by minimizing the error with least squares and adequate</w:t>
      </w:r>
      <w:r w:rsidR="005471E3" w:rsidRPr="00E7135D">
        <w:rPr>
          <w:lang w:val="en-US"/>
        </w:rPr>
        <w:t xml:space="preserve"> parameters</w:t>
      </w:r>
      <w:r w:rsidR="00A720A7" w:rsidRPr="00E7135D">
        <w:rPr>
          <w:lang w:val="en-US"/>
        </w:rPr>
        <w:t xml:space="preserve"> estimation with a confidence interval of 95% </w:t>
      </w:r>
      <w:r w:rsidR="00A720A7" w:rsidRPr="00E7135D">
        <w:rPr>
          <w:lang w:val="en-US"/>
        </w:rPr>
        <w:fldChar w:fldCharType="begin" w:fldLock="1"/>
      </w:r>
      <w:r w:rsidR="001445F5" w:rsidRPr="00E7135D">
        <w:rPr>
          <w:lang w:val="en-US"/>
        </w:rPr>
        <w:instrText>ADDIN CSL_CITATION {"citationItems":[{"id":"ITEM-1","itemData":{"DOI":"10.1007/s11947-012-0975-6","ISSN":"1935-5149","abstract":"In this paper, experimental kinetics of vanilla pods’ solid–liquid extraction were obtained by three different methods: with agitation, without agitation, and microwave-assisted (MAE) without agitation. The extraction kinetics of aroma compounds (vanillin, p-hydroxybenzaldehyde, and p-hydroxybenzoic acid) was measured in vanilla pods (refined) and extracts by high-performance liquid chromatography. Additionally, the equilibrium distribution of aroma compounds between phases and the retained solution by refined pods were experimentally evaluated. A mechanistic model of two simultaneous algebraic equations was fitted to experimental data in order to estimate the aroma compound diffusivities inside the pods and mass transfer coefficients in the extract. The diffusivities in vanilla pods at 50 °C were 4.31 × 10−11, 2.93 × 10−11, and 3.50 × 10−11 m2 s−1 for vanillin, p-hydroxybenzaldehyde, and p-hydroxybenzoic acid, respectively. External mass transfer coefficients were in the order of 1.0 × 10−4 m s−1 for forced convection extraction and MAE and 3.33 × 10−7 m s−1 for natural convection extraction.","author":[{"dropping-particle":"","family":"Rodríguez-Jimenes","given":"Guadalupe C","non-dropping-particle":"","parse-names":false,"suffix":""},{"dropping-particle":"","family":"Vargas-Garcia","given":"Armando","non-dropping-particle":"","parse-names":false,"suffix":""},{"dropping-particle":"","family":"Espinoza-Pérez","given":"Dolores J","non-dropping-particle":"","parse-names":false,"suffix":""},{"dropping-particle":"","family":"Salgado-Cervantes","given":"Marco A","non-dropping-particle":"","parse-names":false,"suffix":""},{"dropping-particle":"","family":"Robles-Olvera","given":"Victor J","non-dropping-particle":"","parse-names":false,"suffix":""},{"dropping-particle":"","family":"García-Alvarado","given":"Miguel A","non-dropping-particle":"","parse-names":false,"suffix":""}],"container-title":"Food and Bioprocess Technology","id":"ITEM-1","issue":"10","issued":{"date-parts":[["2013"]]},"page":"2640-2650","title":"Mass Transfer During Vanilla Pods Solid Liquid Extraction: Effect of Extraction Method","type":"article-journal","volume":"6"},"uris":["http://www.mendeley.com/documents/?uuid=636a8540-b71e-4556-b0ff-1f5beacd6b57"]}],"mendeley":{"formattedCitation":"(Rodríguez-Jimenes et al., 2013)","plainTextFormattedCitation":"(Rodríguez-Jimenes et al., 2013)","previouslyFormattedCitation":"(Rodríguez-Jimenes et al., 2013)"},"properties":{"noteIndex":0},"schema":"https://github.com/citation-style-language/schema/raw/master/csl-citation.json"}</w:instrText>
      </w:r>
      <w:r w:rsidR="00A720A7" w:rsidRPr="00E7135D">
        <w:rPr>
          <w:lang w:val="en-US"/>
        </w:rPr>
        <w:fldChar w:fldCharType="separate"/>
      </w:r>
      <w:r w:rsidR="00A720A7" w:rsidRPr="00E7135D">
        <w:rPr>
          <w:noProof/>
          <w:lang w:val="en-US"/>
        </w:rPr>
        <w:t>(Rodríguez-Jimenes et al., 2013)</w:t>
      </w:r>
      <w:r w:rsidR="00A720A7" w:rsidRPr="00E7135D">
        <w:rPr>
          <w:lang w:val="en-US"/>
        </w:rPr>
        <w:fldChar w:fldCharType="end"/>
      </w:r>
      <w:r w:rsidR="00A720A7" w:rsidRPr="00E7135D">
        <w:rPr>
          <w:lang w:val="en-US"/>
        </w:rPr>
        <w:t>.</w:t>
      </w:r>
    </w:p>
    <w:p w14:paraId="69B55869" w14:textId="51A16659" w:rsidR="00AF7139" w:rsidRPr="00E7135D" w:rsidRDefault="00DE24B5" w:rsidP="00AF7139">
      <w:pPr>
        <w:rPr>
          <w:lang w:val="en-US"/>
        </w:rPr>
      </w:pPr>
      <w:r w:rsidRPr="00E7135D">
        <w:rPr>
          <w:lang w:val="en-US"/>
        </w:rPr>
        <w:t>In this work, the experimental kinetics</w:t>
      </w:r>
      <w:r w:rsidR="00922A50" w:rsidRPr="00E7135D">
        <w:rPr>
          <w:lang w:val="en-US"/>
        </w:rPr>
        <w:t xml:space="preserve"> </w:t>
      </w:r>
      <w:r w:rsidRPr="00E7135D">
        <w:rPr>
          <w:lang w:val="en-US"/>
        </w:rPr>
        <w:t>of a mixture of three plants (</w:t>
      </w:r>
      <w:r w:rsidR="00A54A0D" w:rsidRPr="00E7135D">
        <w:rPr>
          <w:i/>
          <w:iCs/>
          <w:lang w:val="en-US"/>
        </w:rPr>
        <w:t>Il</w:t>
      </w:r>
      <w:r w:rsidRPr="00E7135D">
        <w:rPr>
          <w:i/>
          <w:iCs/>
          <w:lang w:val="en-US"/>
        </w:rPr>
        <w:t xml:space="preserve">ex </w:t>
      </w:r>
      <w:r w:rsidR="009D2FE6" w:rsidRPr="00E7135D">
        <w:rPr>
          <w:i/>
          <w:iCs/>
          <w:lang w:val="en-US"/>
        </w:rPr>
        <w:t>g</w:t>
      </w:r>
      <w:r w:rsidRPr="00E7135D">
        <w:rPr>
          <w:i/>
          <w:iCs/>
          <w:lang w:val="en-US"/>
        </w:rPr>
        <w:t xml:space="preserve">uayusa, Vernonanthura </w:t>
      </w:r>
      <w:r w:rsidR="009D2FE6" w:rsidRPr="00E7135D">
        <w:rPr>
          <w:i/>
          <w:iCs/>
          <w:lang w:val="en-US"/>
        </w:rPr>
        <w:t>p</w:t>
      </w:r>
      <w:r w:rsidRPr="00E7135D">
        <w:rPr>
          <w:i/>
          <w:iCs/>
          <w:lang w:val="en-US"/>
        </w:rPr>
        <w:t>atens</w:t>
      </w:r>
      <w:r w:rsidRPr="00E7135D">
        <w:rPr>
          <w:lang w:val="en-US"/>
        </w:rPr>
        <w:t xml:space="preserve">, and Cocoa </w:t>
      </w:r>
      <w:r w:rsidR="005144A5" w:rsidRPr="00E7135D">
        <w:rPr>
          <w:lang w:val="en-US"/>
        </w:rPr>
        <w:t>H</w:t>
      </w:r>
      <w:r w:rsidRPr="00E7135D">
        <w:rPr>
          <w:lang w:val="en-US"/>
        </w:rPr>
        <w:t xml:space="preserve">usk) with nutraceutical properties are obtained from a solid-liquid extraction. </w:t>
      </w:r>
      <w:r w:rsidR="00922A50" w:rsidRPr="00E7135D">
        <w:rPr>
          <w:lang w:val="en-US"/>
        </w:rPr>
        <w:t>The experimental kinetics consists of measuring the concentrations of the nutraceutical compounds in the extract at different times</w:t>
      </w:r>
      <w:r w:rsidRPr="00E7135D">
        <w:rPr>
          <w:lang w:val="en-US"/>
        </w:rPr>
        <w:t>.</w:t>
      </w:r>
      <w:r w:rsidR="00922A50" w:rsidRPr="00E7135D">
        <w:rPr>
          <w:lang w:val="en-US"/>
        </w:rPr>
        <w:t xml:space="preserve"> </w:t>
      </w:r>
      <w:r w:rsidRPr="00E7135D">
        <w:rPr>
          <w:lang w:val="en-US"/>
        </w:rPr>
        <w:t>Then, using the model proposed by</w:t>
      </w:r>
      <w:r w:rsidR="00AF7139" w:rsidRPr="00E7135D">
        <w:rPr>
          <w:lang w:val="en-US"/>
        </w:rPr>
        <w:t xml:space="preserve"> </w:t>
      </w:r>
      <w:r w:rsidR="008C651A" w:rsidRPr="00E7135D">
        <w:rPr>
          <w:lang w:val="en-US"/>
        </w:rPr>
        <w:fldChar w:fldCharType="begin" w:fldLock="1"/>
      </w:r>
      <w:r w:rsidR="008C651A" w:rsidRPr="00E7135D">
        <w:rPr>
          <w:lang w:val="en-US"/>
        </w:rPr>
        <w:instrText>ADDIN CSL_CITATION {"citationItems":[{"id":"ITEM-1","itemData":{"DOI":"https://doi.org/10.1016/j.jfoodeng.2006.10.011","ISSN":"0260-8774","abstract":"Rigorous and simplified models were proposed for caffeine kinetic description during the solid–liquid extraction process of coffee decaffeination. The evolution of caffeine concentration was measured both in extract and refined phases by gas chromatograph. The rigorous model is a non-steady diffusion equation for the coffee beans couple with macroscopic mass transfer equation for solvent. The simplified one is the analytical solution of macroscopic mass transfer equations for beans and solvent. In both models, rectangular coordinates were assumed. Caffeine internal mass diffusivity was estimated by fitting the simplified model to experimental results. The caffeine diffusivity in coffee beans yields 3.209×10−10m2s−1 at 90°C. The simplified model reproduce adequately the experimental kinetic of caffeine in both phases.","author":[{"dropping-particle":"","family":"Espinoza-Pérez","given":"J D","non-dropping-particle":"","parse-names":false,"suffix":""},{"dropping-particle":"","family":"Vargas","given":"A","non-dropping-particle":"","parse-names":false,"suffix":""},{"dropping-particle":"","family":"Robles-Olvera","given":"V J","non-dropping-particle":"","parse-names":false,"suffix":""},{"dropping-particle":"","family":"Rodrı´guez-Jimenes","given":"G C","non-dropping-particle":"","parse-names":false,"suffix":""},{"dropping-particle":"","family":"Garcı´a-Alvarado","given":"M A","non-dropping-particle":"","parse-names":false,"suffix":""}],"container-title":"Journal of Food Engineering","id":"ITEM-1","issue":"1","issued":{"date-parts":[["2007"]]},"page":"72-78","title":"Mathematical modeling of caffeine kinetic during solid–liquid extraction of coffee beans","type":"article-journal","volume":"81"},"uris":["http://www.mendeley.com/documents/?uuid=a930e5c8-7ddd-4d21-b88b-38e30a8ff430"]}],"mendeley":{"formattedCitation":"(Espinoza-Pérez et al., 2007)","manualFormatting":"Espinoza-Pérez et al. (2007","plainTextFormattedCitation":"(Espinoza-Pérez et al., 2007)","previouslyFormattedCitation":"(Espinoza-Pérez et al., 2007)"},"properties":{"noteIndex":0},"schema":"https://github.com/citation-style-language/schema/raw/master/csl-citation.json"}</w:instrText>
      </w:r>
      <w:r w:rsidR="008C651A" w:rsidRPr="00E7135D">
        <w:rPr>
          <w:lang w:val="en-US"/>
        </w:rPr>
        <w:fldChar w:fldCharType="separate"/>
      </w:r>
      <w:r w:rsidR="008C651A" w:rsidRPr="00E7135D">
        <w:rPr>
          <w:noProof/>
          <w:lang w:val="en-US"/>
        </w:rPr>
        <w:t>Espinoza-Pérez et al. (2007</w:t>
      </w:r>
      <w:r w:rsidR="008C651A" w:rsidRPr="00E7135D">
        <w:rPr>
          <w:lang w:val="en-US"/>
        </w:rPr>
        <w:fldChar w:fldCharType="end"/>
      </w:r>
      <w:r w:rsidR="008C651A" w:rsidRPr="00E7135D">
        <w:rPr>
          <w:lang w:val="en-US"/>
        </w:rPr>
        <w:t>)</w:t>
      </w:r>
      <w:r w:rsidR="007974BF" w:rsidRPr="00E7135D">
        <w:rPr>
          <w:lang w:val="en-US"/>
        </w:rPr>
        <w:t>, the experimental data is adjusted through the Gekko library in Python</w:t>
      </w:r>
      <w:r w:rsidR="000F2573" w:rsidRPr="00E7135D">
        <w:rPr>
          <w:lang w:val="en-US"/>
        </w:rPr>
        <w:t xml:space="preserve"> </w:t>
      </w:r>
      <w:r w:rsidR="00D5367A" w:rsidRPr="00E7135D">
        <w:rPr>
          <w:lang w:val="en-US"/>
        </w:rPr>
        <w:fldChar w:fldCharType="begin" w:fldLock="1"/>
      </w:r>
      <w:r w:rsidR="00327957" w:rsidRPr="00E7135D">
        <w:rPr>
          <w:lang w:val="en-US"/>
        </w:rPr>
        <w:instrText>ADDIN CSL_CITATION {"citationItems":[{"id":"ITEM-1","itemData":{"DOI":"10.3390/pr6080106","ISSN":"2227-9717","abstract":"This paper introduces GEKKO as an optimization suite for Python. GEKKO specializes in dynamic optimization problems for mixed-integer, nonlinear, and differential algebraic equations (DAE) problems. By blending the approaches of typical algebraic modeling languages (AML) and optimal control packages, GEKKO greatly facilitates the development and application of tools such as nonlinear model predicative control (NMPC), real-time optimization (RTO), moving horizon estimation (MHE), and dynamic simulation. GEKKO is an object-oriented Python library that offers model construction, analysis tools, and visualization of simulation and optimization. In a single package, GEKKO provides model reduction, an object-oriented library for data reconciliation/model predictive control, and integrated problem construction/solution/visualization. This paper introduces the GEKKO Optimization Suite, presents GEKKO&amp;rsquo;s approach and unique place among AMLs and optimal control packages, and cites several examples of problems that are enabled by the GEKKO library.","author":[{"dropping-particle":"","family":"Beal","given":"Logan D R","non-dropping-particle":"","parse-names":false,"suffix":""},{"dropping-particle":"","family":"Hill","given":"Daniel C","non-dropping-particle":"","parse-names":false,"suffix":""},{"dropping-particle":"","family":"Martin","given":"R Abraham","non-dropping-particle":"","parse-names":false,"suffix":""},{"dropping-particle":"","family":"Hedengren","given":"John D","non-dropping-particle":"","parse-names":false,"suffix":""}],"container-title":"Processes","id":"ITEM-1","issue":"8","issued":{"date-parts":[["2018"]]},"title":"GEKKO Optimization Suite","type":"article-journal","volume":"6"},"uris":["http://www.mendeley.com/documents/?uuid=66c1b9f8-ef97-44b9-96d7-509022f457a0"]}],"mendeley":{"formattedCitation":"(Beal et al., 2018)","plainTextFormattedCitation":"(Beal et al., 2018)","previouslyFormattedCitation":"(Beal et al., 2018)"},"properties":{"noteIndex":0},"schema":"https://github.com/citation-style-language/schema/raw/master/csl-citation.json"}</w:instrText>
      </w:r>
      <w:r w:rsidR="00D5367A" w:rsidRPr="00E7135D">
        <w:rPr>
          <w:lang w:val="en-US"/>
        </w:rPr>
        <w:fldChar w:fldCharType="separate"/>
      </w:r>
      <w:r w:rsidR="00D5367A" w:rsidRPr="00E7135D">
        <w:rPr>
          <w:noProof/>
          <w:lang w:val="en-US"/>
        </w:rPr>
        <w:t>(Beal et al., 2018)</w:t>
      </w:r>
      <w:r w:rsidR="00D5367A" w:rsidRPr="00E7135D">
        <w:rPr>
          <w:lang w:val="en-US"/>
        </w:rPr>
        <w:fldChar w:fldCharType="end"/>
      </w:r>
      <w:r w:rsidR="00AF7139" w:rsidRPr="00E7135D">
        <w:rPr>
          <w:lang w:val="en-US"/>
        </w:rPr>
        <w:t>,</w:t>
      </w:r>
      <w:r w:rsidR="007974BF" w:rsidRPr="00E7135D">
        <w:rPr>
          <w:lang w:val="en-US"/>
        </w:rPr>
        <w:t xml:space="preserve"> obtaining</w:t>
      </w:r>
      <w:r w:rsidR="00F176A8" w:rsidRPr="00E7135D">
        <w:rPr>
          <w:lang w:val="en-US"/>
        </w:rPr>
        <w:t xml:space="preserve"> the time and</w:t>
      </w:r>
      <w:r w:rsidR="007974BF" w:rsidRPr="00E7135D">
        <w:rPr>
          <w:lang w:val="en-US"/>
        </w:rPr>
        <w:t xml:space="preserve"> the mass transfer coefficients in both; solid and liquid phases. </w:t>
      </w:r>
    </w:p>
    <w:p w14:paraId="5741900F" w14:textId="0EA8D0AA" w:rsidR="00453E24" w:rsidRPr="00E7135D" w:rsidRDefault="00922A50" w:rsidP="00520166">
      <w:pPr>
        <w:pStyle w:val="CETHeading1"/>
      </w:pPr>
      <w:r w:rsidRPr="00E7135D">
        <w:t>Material and Methods</w:t>
      </w:r>
    </w:p>
    <w:p w14:paraId="4EC6A503" w14:textId="705EA4EA" w:rsidR="002739BA" w:rsidRPr="00E7135D" w:rsidRDefault="002739BA" w:rsidP="00FC2284">
      <w:pPr>
        <w:pStyle w:val="CETheadingx"/>
      </w:pPr>
      <w:r w:rsidRPr="00E7135D">
        <w:t>Mathematical model</w:t>
      </w:r>
    </w:p>
    <w:p w14:paraId="6F222F05" w14:textId="6EDF15FB" w:rsidR="002A1EF3" w:rsidRPr="00E7135D" w:rsidRDefault="00601BE7" w:rsidP="001353A7">
      <w:pPr>
        <w:tabs>
          <w:tab w:val="clear" w:pos="7100"/>
        </w:tabs>
        <w:autoSpaceDE w:val="0"/>
        <w:autoSpaceDN w:val="0"/>
        <w:adjustRightInd w:val="0"/>
        <w:spacing w:line="240" w:lineRule="auto"/>
        <w:rPr>
          <w:lang w:val="en-US"/>
        </w:rPr>
      </w:pPr>
      <w:r w:rsidRPr="00E7135D">
        <w:rPr>
          <w:lang w:val="en-US"/>
        </w:rPr>
        <w:t xml:space="preserve">Solid-liquid extraction is a mass transfer operation that involves contact between two phases: the refined (solid) and the extract (solvent). This operation comprises four phenomena. The solvent penetration, into the solid medium, by the fluid flow. The dissolution of the extractable compound (solute) from the solid, by the solvent. The mass transfer by solute diffusion through the pores </w:t>
      </w:r>
      <w:r w:rsidR="00964059" w:rsidRPr="00E7135D">
        <w:rPr>
          <w:lang w:val="en-US"/>
        </w:rPr>
        <w:t>a</w:t>
      </w:r>
      <w:r w:rsidRPr="00E7135D">
        <w:rPr>
          <w:lang w:val="en-US"/>
        </w:rPr>
        <w:t>nd the mass transfer by convection from the interface of pores to the solvent phase. A mechanical model developed by</w:t>
      </w:r>
      <w:r w:rsidR="00E06E12" w:rsidRPr="00E7135D">
        <w:rPr>
          <w:lang w:val="en-US"/>
        </w:rPr>
        <w:t xml:space="preserve"> </w:t>
      </w:r>
      <w:r w:rsidR="003603EB" w:rsidRPr="00E7135D">
        <w:rPr>
          <w:lang w:val="en-US"/>
        </w:rPr>
        <w:fldChar w:fldCharType="begin" w:fldLock="1"/>
      </w:r>
      <w:r w:rsidR="00D5367A" w:rsidRPr="00E7135D">
        <w:rPr>
          <w:lang w:val="en-US"/>
        </w:rPr>
        <w:instrText>ADDIN CSL_CITATION {"citationItems":[{"id":"ITEM-1","itemData":{"DOI":"https://doi.org/10.1016/j.jfoodeng.2006.10.011","ISSN":"0260-8774","abstract":"Rigorous and simplified models were proposed for caffeine kinetic description during the solid–liquid extraction process of coffee decaffeination. The evolution of caffeine concentration was measured both in extract and refined phases by gas chromatograph. The rigorous model is a non-steady diffusion equation for the coffee beans couple with macroscopic mass transfer equation for solvent. The simplified one is the analytical solution of macroscopic mass transfer equations for beans and solvent. In both models, rectangular coordinates were assumed. Caffeine internal mass diffusivity was estimated by fitting the simplified model to experimental results. The caffeine diffusivity in coffee beans yields 3.209×10−10m2s−1 at 90°C. The simplified model reproduce adequately the experimental kinetic of caffeine in both phases.","author":[{"dropping-particle":"","family":"Espinoza-Pérez","given":"J D","non-dropping-particle":"","parse-names":false,"suffix":""},{"dropping-particle":"","family":"Vargas","given":"A","non-dropping-particle":"","parse-names":false,"suffix":""},{"dropping-particle":"","family":"Robles-Olvera","given":"V J","non-dropping-particle":"","parse-names":false,"suffix":""},{"dropping-particle":"","family":"Rodrı´guez-Jimenes","given":"G C","non-dropping-particle":"","parse-names":false,"suffix":""},{"dropping-particle":"","family":"Garcı´a-Alvarado","given":"M A","non-dropping-particle":"","parse-names":false,"suffix":""}],"container-title":"Journal of Food Engineering","id":"ITEM-1","issue":"1","issued":{"date-parts":[["2007"]]},"page":"72-78","title":"Mathematical modeling of caffeine kinetic during solid–liquid extraction of coffee beans","type":"article-journal","volume":"81"},"uris":["http://www.mendeley.com/documents/?uuid=a930e5c8-7ddd-4d21-b88b-38e30a8ff430"]}],"mendeley":{"formattedCitation":"(Espinoza-Pérez et al., 2007)","manualFormatting":"Espinoza-Pérez et al. (2007)","plainTextFormattedCitation":"(Espinoza-Pérez et al., 2007)","previouslyFormattedCitation":"(Espinoza-Pérez et al., 2007)"},"properties":{"noteIndex":0},"schema":"https://github.com/citation-style-language/schema/raw/master/csl-citation.json"}</w:instrText>
      </w:r>
      <w:r w:rsidR="003603EB" w:rsidRPr="00E7135D">
        <w:rPr>
          <w:lang w:val="en-US"/>
        </w:rPr>
        <w:fldChar w:fldCharType="separate"/>
      </w:r>
      <w:r w:rsidR="003603EB" w:rsidRPr="00E7135D">
        <w:rPr>
          <w:noProof/>
          <w:lang w:val="en-US"/>
        </w:rPr>
        <w:t>Espinoza-Pérez et al. (2007)</w:t>
      </w:r>
      <w:r w:rsidR="003603EB" w:rsidRPr="00E7135D">
        <w:rPr>
          <w:lang w:val="en-US"/>
        </w:rPr>
        <w:fldChar w:fldCharType="end"/>
      </w:r>
      <w:r w:rsidR="00E06E12" w:rsidRPr="00E7135D">
        <w:rPr>
          <w:lang w:val="en-US"/>
        </w:rPr>
        <w:t xml:space="preserve"> considers the</w:t>
      </w:r>
      <w:r w:rsidR="005171B2" w:rsidRPr="00E7135D">
        <w:rPr>
          <w:lang w:val="en-US"/>
        </w:rPr>
        <w:t>se</w:t>
      </w:r>
      <w:r w:rsidR="00E06E12" w:rsidRPr="00E7135D">
        <w:rPr>
          <w:lang w:val="en-US"/>
        </w:rPr>
        <w:t xml:space="preserve"> four phenomena and can be summarized</w:t>
      </w:r>
      <w:r w:rsidR="003E6B15" w:rsidRPr="00E7135D">
        <w:rPr>
          <w:lang w:val="en-US"/>
        </w:rPr>
        <w:t xml:space="preserve"> in </w:t>
      </w:r>
      <w:r w:rsidR="00AF7139" w:rsidRPr="00E7135D">
        <w:rPr>
          <w:lang w:val="en-US"/>
        </w:rPr>
        <w:t>Eq</w:t>
      </w:r>
      <w:r w:rsidR="00E06E12" w:rsidRPr="00E7135D">
        <w:rPr>
          <w:lang w:val="en-US"/>
        </w:rPr>
        <w:t>(1-3)</w:t>
      </w:r>
      <w:r w:rsidR="00D42E70" w:rsidRPr="00E7135D">
        <w:rPr>
          <w:lang w:val="en-US"/>
        </w:rPr>
        <w:t>. Eq(1) represents the total mass transfer from the interface to the solvent, Eq(2) shows the mass transfer from the solid to the interface, and Eq(3) represents the equilibrium between the solid-liquid phases</w:t>
      </w:r>
      <w:r w:rsidR="00E06E12" w:rsidRPr="00E7135D">
        <w:rPr>
          <w:lang w:val="en-US"/>
        </w:rPr>
        <w:t>.</w:t>
      </w:r>
    </w:p>
    <w:tbl>
      <w:tblPr>
        <w:tblW w:w="5000" w:type="pct"/>
        <w:tblLook w:val="04A0" w:firstRow="1" w:lastRow="0" w:firstColumn="1" w:lastColumn="0" w:noHBand="0" w:noVBand="1"/>
      </w:tblPr>
      <w:tblGrid>
        <w:gridCol w:w="7983"/>
        <w:gridCol w:w="804"/>
      </w:tblGrid>
      <w:tr w:rsidR="002A1EF3" w:rsidRPr="00E7135D" w14:paraId="4CADE9FA" w14:textId="77777777">
        <w:tc>
          <w:tcPr>
            <w:tcW w:w="7983" w:type="dxa"/>
            <w:shd w:val="clear" w:color="auto" w:fill="auto"/>
            <w:vAlign w:val="center"/>
          </w:tcPr>
          <w:p w14:paraId="5517376E" w14:textId="740BF388" w:rsidR="002A1EF3" w:rsidRPr="00E7135D" w:rsidRDefault="00544FF2">
            <w:pPr>
              <w:pStyle w:val="CETEquation"/>
              <w:rPr>
                <w:lang w:val="en-US"/>
              </w:rPr>
            </w:pPr>
            <m:oMathPara>
              <m:oMathParaPr>
                <m:jc m:val="left"/>
              </m:oMathParaPr>
              <m:oMath>
                <m:r>
                  <m:rPr>
                    <m:sty m:val="p"/>
                  </m:rPr>
                  <w:rPr>
                    <w:rFonts w:ascii="Cambria Math" w:hAnsi="Cambria Math"/>
                    <w:lang w:val="en-US"/>
                  </w:rPr>
                  <m:t>ε</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c</m:t>
                        </m:r>
                      </m:e>
                      <m:sub>
                        <m:r>
                          <w:rPr>
                            <w:rFonts w:ascii="Cambria Math" w:hAnsi="Cambria Math"/>
                            <w:lang w:val="en-US"/>
                          </w:rPr>
                          <m:t>γ</m:t>
                        </m:r>
                      </m:sub>
                    </m:sSub>
                  </m:num>
                  <m:den>
                    <m:r>
                      <m:rPr>
                        <m:sty m:val="p"/>
                      </m:rPr>
                      <w:rPr>
                        <w:rFonts w:ascii="Cambria Math" w:hAnsi="Cambria Math"/>
                        <w:lang w:val="en-US"/>
                      </w:rPr>
                      <m:t>dt</m:t>
                    </m:r>
                  </m:den>
                </m:f>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cγ</m:t>
                    </m:r>
                  </m:sub>
                </m:sSub>
                <m:r>
                  <w:rPr>
                    <w:rFonts w:ascii="Cambria Math" w:hAnsi="Cambria Math"/>
                    <w:lang w:val="en-US"/>
                  </w:rPr>
                  <m:t>a</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γ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γ</m:t>
                        </m:r>
                      </m:sub>
                    </m:sSub>
                  </m:e>
                </m:d>
                <m:r>
                  <w:rPr>
                    <w:rFonts w:ascii="Cambria Math" w:hAnsi="Cambria Math"/>
                    <w:lang w:val="en-US"/>
                  </w:rPr>
                  <m:t>,</m:t>
                </m:r>
              </m:oMath>
            </m:oMathPara>
          </w:p>
        </w:tc>
        <w:tc>
          <w:tcPr>
            <w:tcW w:w="804" w:type="dxa"/>
            <w:shd w:val="clear" w:color="auto" w:fill="auto"/>
            <w:vAlign w:val="center"/>
          </w:tcPr>
          <w:p w14:paraId="76B65A2A" w14:textId="77777777" w:rsidR="002A1EF3" w:rsidRPr="00E7135D" w:rsidRDefault="002A1EF3">
            <w:pPr>
              <w:pStyle w:val="CETEquation"/>
              <w:jc w:val="right"/>
              <w:rPr>
                <w:lang w:val="en-US"/>
              </w:rPr>
            </w:pPr>
            <w:r w:rsidRPr="00E7135D">
              <w:rPr>
                <w:lang w:val="en-US"/>
              </w:rPr>
              <w:t>(1)</w:t>
            </w:r>
          </w:p>
        </w:tc>
      </w:tr>
      <w:tr w:rsidR="002A1EF3" w:rsidRPr="00E7135D" w14:paraId="489E5413" w14:textId="77777777">
        <w:tc>
          <w:tcPr>
            <w:tcW w:w="7983" w:type="dxa"/>
            <w:shd w:val="clear" w:color="auto" w:fill="auto"/>
            <w:vAlign w:val="center"/>
          </w:tcPr>
          <w:p w14:paraId="46F60B3D" w14:textId="2E2E1055" w:rsidR="002A1EF3" w:rsidRPr="00E7135D" w:rsidRDefault="00000000">
            <w:pPr>
              <w:pStyle w:val="CETEquation"/>
              <w:rPr>
                <w:lang w:val="en-US"/>
              </w:rPr>
            </w:pPr>
            <m:oMathPara>
              <m:oMathParaPr>
                <m:jc m:val="left"/>
              </m:oMathParaPr>
              <m:oMath>
                <m:d>
                  <m:dPr>
                    <m:ctrlPr>
                      <w:rPr>
                        <w:rFonts w:ascii="Cambria Math" w:hAnsi="Cambria Math"/>
                        <w:lang w:val="en-US"/>
                      </w:rPr>
                    </m:ctrlPr>
                  </m:dPr>
                  <m:e>
                    <m:r>
                      <m:rPr>
                        <m:sty m:val="p"/>
                      </m:rPr>
                      <w:rPr>
                        <w:rFonts w:ascii="Cambria Math" w:hAnsi="Cambria Math"/>
                        <w:lang w:val="en-US"/>
                      </w:rPr>
                      <m:t>1-ε</m:t>
                    </m:r>
                  </m:e>
                </m:d>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c</m:t>
                        </m:r>
                      </m:e>
                      <m:sub>
                        <m:r>
                          <w:rPr>
                            <w:rFonts w:ascii="Cambria Math" w:hAnsi="Cambria Math"/>
                            <w:lang w:val="en-US"/>
                          </w:rPr>
                          <m:t>β</m:t>
                        </m:r>
                      </m:sub>
                    </m:sSub>
                  </m:num>
                  <m:den>
                    <m:r>
                      <m:rPr>
                        <m:sty m:val="p"/>
                      </m:rPr>
                      <w:rPr>
                        <w:rFonts w:ascii="Cambria Math" w:hAnsi="Cambria Math"/>
                        <w:lang w:val="en-US"/>
                      </w:rPr>
                      <m:t>dt</m:t>
                    </m:r>
                  </m:den>
                </m:f>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cβ</m:t>
                    </m:r>
                  </m:sub>
                </m:sSub>
                <m:r>
                  <w:rPr>
                    <w:rFonts w:ascii="Cambria Math" w:hAnsi="Cambria Math"/>
                    <w:lang w:val="en-US"/>
                  </w:rPr>
                  <m:t>a</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β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β</m:t>
                        </m:r>
                      </m:sub>
                    </m:sSub>
                  </m:e>
                </m:d>
                <m:r>
                  <w:rPr>
                    <w:rFonts w:ascii="Cambria Math" w:hAnsi="Cambria Math"/>
                    <w:lang w:val="en-US"/>
                  </w:rPr>
                  <m:t>,</m:t>
                </m:r>
              </m:oMath>
            </m:oMathPara>
          </w:p>
        </w:tc>
        <w:tc>
          <w:tcPr>
            <w:tcW w:w="804" w:type="dxa"/>
            <w:shd w:val="clear" w:color="auto" w:fill="auto"/>
            <w:vAlign w:val="center"/>
          </w:tcPr>
          <w:p w14:paraId="681A00D2" w14:textId="77777777" w:rsidR="002A1EF3" w:rsidRPr="00E7135D" w:rsidRDefault="002A1EF3">
            <w:pPr>
              <w:pStyle w:val="CETEquation"/>
              <w:jc w:val="right"/>
              <w:rPr>
                <w:lang w:val="en-US"/>
              </w:rPr>
            </w:pPr>
            <w:r w:rsidRPr="00E7135D">
              <w:rPr>
                <w:lang w:val="en-US"/>
              </w:rPr>
              <w:t>(2)</w:t>
            </w:r>
          </w:p>
        </w:tc>
      </w:tr>
      <w:tr w:rsidR="002A1EF3" w:rsidRPr="00E7135D" w14:paraId="0461C398" w14:textId="77777777">
        <w:tc>
          <w:tcPr>
            <w:tcW w:w="7983" w:type="dxa"/>
            <w:shd w:val="clear" w:color="auto" w:fill="auto"/>
            <w:vAlign w:val="center"/>
          </w:tcPr>
          <w:p w14:paraId="7D0C4A4B" w14:textId="23122CDC" w:rsidR="002A1EF3" w:rsidRPr="00E7135D" w:rsidRDefault="00000000">
            <w:pPr>
              <w:pStyle w:val="CETEquation"/>
              <w:rPr>
                <w:lang w:val="en-US"/>
              </w:rPr>
            </w:pPr>
            <m:oMathPara>
              <m:oMathParaPr>
                <m:jc m:val="left"/>
              </m:oMathParaPr>
              <m:oMath>
                <m:sSub>
                  <m:sSubPr>
                    <m:ctrlPr>
                      <w:rPr>
                        <w:rFonts w:ascii="Cambria Math" w:hAnsi="Cambria Math"/>
                        <w:lang w:val="en-US"/>
                      </w:rPr>
                    </m:ctrlPr>
                  </m:sSubPr>
                  <m:e>
                    <m:r>
                      <w:rPr>
                        <w:rFonts w:ascii="Cambria Math" w:hAnsi="Cambria Math"/>
                        <w:lang w:val="en-US"/>
                      </w:rPr>
                      <m:t>c</m:t>
                    </m:r>
                    <m:ctrlPr>
                      <w:rPr>
                        <w:rFonts w:ascii="Cambria Math" w:hAnsi="Cambria Math"/>
                        <w:i/>
                        <w:lang w:val="en-US"/>
                      </w:rPr>
                    </m:ctrlPr>
                  </m:e>
                  <m:sub>
                    <m:r>
                      <w:rPr>
                        <w:rFonts w:ascii="Cambria Math" w:hAnsi="Cambria Math"/>
                        <w:lang w:val="en-US"/>
                      </w:rPr>
                      <m:t>γi</m:t>
                    </m:r>
                  </m:sub>
                </m:sSub>
                <m:r>
                  <m:rPr>
                    <m:sty m:val="p"/>
                  </m:rPr>
                  <w:rPr>
                    <w:rFonts w:ascii="Cambria Math" w:hAnsi="Cambria Math"/>
                    <w:lang w:val="en-US"/>
                  </w:rPr>
                  <m:t>=</m:t>
                </m:r>
                <m:r>
                  <w:rPr>
                    <w:rFonts w:ascii="Cambria Math" w:hAnsi="Cambria Math"/>
                    <w:lang w:val="en-US"/>
                  </w:rPr>
                  <m:t>K</m:t>
                </m:r>
                <m:sSub>
                  <m:sSubPr>
                    <m:ctrlPr>
                      <w:rPr>
                        <w:rFonts w:ascii="Cambria Math" w:hAnsi="Cambria Math"/>
                        <w:lang w:val="en-US"/>
                      </w:rPr>
                    </m:ctrlPr>
                  </m:sSubPr>
                  <m:e>
                    <m:r>
                      <w:rPr>
                        <w:rFonts w:ascii="Cambria Math" w:hAnsi="Cambria Math"/>
                        <w:lang w:val="en-US"/>
                      </w:rPr>
                      <m:t>c</m:t>
                    </m:r>
                    <m:ctrlPr>
                      <w:rPr>
                        <w:rFonts w:ascii="Cambria Math" w:hAnsi="Cambria Math"/>
                        <w:i/>
                        <w:lang w:val="en-US"/>
                      </w:rPr>
                    </m:ctrlPr>
                  </m:e>
                  <m:sub>
                    <m:r>
                      <w:rPr>
                        <w:rFonts w:ascii="Cambria Math" w:hAnsi="Cambria Math"/>
                        <w:lang w:val="en-US"/>
                      </w:rPr>
                      <m:t>βi</m:t>
                    </m:r>
                  </m:sub>
                </m:sSub>
                <m:r>
                  <w:rPr>
                    <w:rFonts w:ascii="Cambria Math" w:hAnsi="Cambria Math"/>
                    <w:lang w:val="en-US"/>
                  </w:rPr>
                  <m:t>,</m:t>
                </m:r>
              </m:oMath>
            </m:oMathPara>
          </w:p>
        </w:tc>
        <w:tc>
          <w:tcPr>
            <w:tcW w:w="804" w:type="dxa"/>
            <w:shd w:val="clear" w:color="auto" w:fill="auto"/>
            <w:vAlign w:val="center"/>
          </w:tcPr>
          <w:p w14:paraId="5B8B26F1" w14:textId="77777777" w:rsidR="002A1EF3" w:rsidRPr="00E7135D" w:rsidRDefault="002A1EF3">
            <w:pPr>
              <w:pStyle w:val="CETEquation"/>
              <w:jc w:val="right"/>
              <w:rPr>
                <w:lang w:val="en-US"/>
              </w:rPr>
            </w:pPr>
            <w:r w:rsidRPr="00E7135D">
              <w:rPr>
                <w:lang w:val="en-US"/>
              </w:rPr>
              <w:t>(3)</w:t>
            </w:r>
          </w:p>
        </w:tc>
      </w:tr>
    </w:tbl>
    <w:p w14:paraId="7D58A954" w14:textId="04D2DD00" w:rsidR="00F5645C" w:rsidRPr="00E7135D" w:rsidRDefault="003603EB" w:rsidP="00841C65">
      <w:pPr>
        <w:pStyle w:val="CETBodytext"/>
      </w:pPr>
      <w:r w:rsidRPr="00E7135D">
        <w:t>w</w:t>
      </w:r>
      <w:r w:rsidR="00F5645C" w:rsidRPr="00E7135D">
        <w:t>here</w:t>
      </w:r>
      <w:r w:rsidR="00914A05" w:rsidRPr="00E7135D">
        <w:t xml:space="preserve"> </w:t>
      </w:r>
      <m:oMath>
        <m:r>
          <w:rPr>
            <w:rFonts w:ascii="Cambria Math" w:hAnsi="Cambria Math"/>
          </w:rPr>
          <m:t>a</m:t>
        </m:r>
      </m:oMath>
      <w:r w:rsidR="00914A05" w:rsidRPr="00E7135D">
        <w:t xml:space="preserve"> is the surface:</w:t>
      </w:r>
      <w:r w:rsidR="005471E3" w:rsidRPr="00E7135D">
        <w:t xml:space="preserve"> </w:t>
      </w:r>
      <w:r w:rsidR="00914A05" w:rsidRPr="00E7135D">
        <w:t xml:space="preserve">volume ratio of a sphere </w:t>
      </w:r>
      <m:oMath>
        <m:r>
          <w:rPr>
            <w:rFonts w:ascii="Cambria Math" w:hAnsi="Cambria Math"/>
          </w:rPr>
          <m:t>(a=</m:t>
        </m:r>
        <m:f>
          <m:fPr>
            <m:ctrlPr>
              <w:rPr>
                <w:rFonts w:ascii="Cambria Math" w:hAnsi="Cambria Math"/>
                <w:i/>
              </w:rPr>
            </m:ctrlPr>
          </m:fPr>
          <m:num>
            <m:r>
              <w:rPr>
                <w:rFonts w:ascii="Cambria Math" w:hAnsi="Cambria Math"/>
              </w:rPr>
              <m:t>6</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oMath>
      <w:r w:rsidR="004C6880" w:rsidRPr="00E7135D">
        <w:t>;</w:t>
      </w:r>
      <w:r w:rsidR="004A5C7C" w:rsidRPr="00E7135D">
        <w:t xml:space="preserve"> with</w:t>
      </w:r>
      <w:r w:rsidR="00B93F61" w:rsidRPr="00E7135D">
        <w:t xml:space="preserv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sidR="00B93F61" w:rsidRPr="00E7135D">
        <w:t xml:space="preserve"> the particle diameter</w:t>
      </w:r>
      <w:r w:rsidR="00231B6B" w:rsidRPr="00E7135D">
        <w:t>,</w:t>
      </w:r>
      <w:r w:rsidR="00F5645C" w:rsidRPr="00E7135D">
        <w:t xml:space="preserve"> </w:t>
      </w:r>
      <m:oMath>
        <m:r>
          <m:rPr>
            <m:sty m:val="p"/>
          </m:rPr>
          <w:rPr>
            <w:rFonts w:ascii="Cambria Math" w:hAnsi="Cambria Math"/>
          </w:rPr>
          <m:t>ε</m:t>
        </m:r>
      </m:oMath>
      <w:r w:rsidR="00F5645C" w:rsidRPr="00E7135D">
        <w:t xml:space="preserve"> is the fraction between the volume of the solvent and the total volume. </w:t>
      </w:r>
      <w:r w:rsidR="00E37E3E" w:rsidRPr="00E7135D">
        <w:t>The mass transfer coefficient</w:t>
      </w:r>
      <w:r w:rsidR="00E05979" w:rsidRPr="00E7135D">
        <w:t>s</w:t>
      </w:r>
      <w:r w:rsidR="001F130B" w:rsidRPr="00E7135D">
        <w:t xml:space="preserve"> </w:t>
      </w:r>
      <w:r w:rsidR="00BB36A6" w:rsidRPr="00E7135D">
        <w:t>in the solvent and the solid</w:t>
      </w:r>
      <w:r w:rsidR="00016EC6" w:rsidRPr="00E7135D">
        <w:t xml:space="preserve"> are</w:t>
      </w:r>
      <w:r w:rsidR="00E37E3E" w:rsidRPr="00E7135D">
        <w:t xml:space="preserve"> </w:t>
      </w:r>
      <m:oMath>
        <m:sSub>
          <m:sSubPr>
            <m:ctrlPr>
              <w:rPr>
                <w:rFonts w:ascii="Cambria Math" w:hAnsi="Cambria Math"/>
              </w:rPr>
            </m:ctrlPr>
          </m:sSubPr>
          <m:e>
            <m:r>
              <w:rPr>
                <w:rFonts w:ascii="Cambria Math" w:hAnsi="Cambria Math"/>
              </w:rPr>
              <m:t>k</m:t>
            </m:r>
            <m:ctrlPr>
              <w:rPr>
                <w:rFonts w:ascii="Cambria Math" w:hAnsi="Cambria Math"/>
                <w:i/>
              </w:rPr>
            </m:ctrlPr>
          </m:e>
          <m:sub>
            <m:r>
              <w:rPr>
                <w:rFonts w:ascii="Cambria Math" w:hAnsi="Cambria Math"/>
              </w:rPr>
              <m:t>cγ</m:t>
            </m:r>
          </m:sub>
        </m:sSub>
      </m:oMath>
      <w:r w:rsidR="004C5814" w:rsidRPr="00E7135D">
        <w:t xml:space="preserve"> </w:t>
      </w:r>
      <w:r w:rsidR="00F5645C" w:rsidRPr="00E7135D">
        <w:t xml:space="preserve">and </w:t>
      </w:r>
      <m:oMath>
        <m:sSub>
          <m:sSubPr>
            <m:ctrlPr>
              <w:rPr>
                <w:rFonts w:ascii="Cambria Math" w:hAnsi="Cambria Math"/>
              </w:rPr>
            </m:ctrlPr>
          </m:sSubPr>
          <m:e>
            <m:r>
              <w:rPr>
                <w:rFonts w:ascii="Cambria Math" w:hAnsi="Cambria Math"/>
              </w:rPr>
              <m:t>k</m:t>
            </m:r>
            <m:ctrlPr>
              <w:rPr>
                <w:rFonts w:ascii="Cambria Math" w:hAnsi="Cambria Math"/>
                <w:i/>
              </w:rPr>
            </m:ctrlPr>
          </m:e>
          <m:sub>
            <m:r>
              <w:rPr>
                <w:rFonts w:ascii="Cambria Math" w:hAnsi="Cambria Math"/>
              </w:rPr>
              <m:t>cβ</m:t>
            </m:r>
          </m:sub>
        </m:sSub>
      </m:oMath>
      <w:r w:rsidR="00F5645C" w:rsidRPr="00E7135D">
        <w:t>, respectively.</w:t>
      </w:r>
      <w:r w:rsidR="002D14DB" w:rsidRPr="00E7135D">
        <w:t xml:space="preserve"> </w:t>
      </w:r>
      <w:r w:rsidR="00901A56" w:rsidRPr="00E7135D">
        <w:t>T</w:t>
      </w:r>
      <w:r w:rsidR="002D14DB" w:rsidRPr="00E7135D">
        <w:t>he concentrations of the solute in the solvent and in the solid</w:t>
      </w:r>
      <w:r w:rsidR="00C9572A" w:rsidRPr="00E7135D">
        <w:t xml:space="preserve"> </w:t>
      </w:r>
      <w:r w:rsidR="00B94245" w:rsidRPr="00E7135D">
        <w:t>are</w:t>
      </w:r>
      <w:r w:rsidR="00F5645C" w:rsidRPr="00E7135D">
        <w:t xml:space="preserve"> </w:t>
      </w:r>
      <m:oMath>
        <m:sSub>
          <m:sSubPr>
            <m:ctrlPr>
              <w:rPr>
                <w:rFonts w:ascii="Cambria Math" w:hAnsi="Cambria Math"/>
              </w:rPr>
            </m:ctrlPr>
          </m:sSubPr>
          <m:e>
            <m:r>
              <w:rPr>
                <w:rFonts w:ascii="Cambria Math" w:hAnsi="Cambria Math"/>
              </w:rPr>
              <m:t>c</m:t>
            </m:r>
            <m:ctrlPr>
              <w:rPr>
                <w:rFonts w:ascii="Cambria Math" w:hAnsi="Cambria Math"/>
                <w:i/>
              </w:rPr>
            </m:ctrlPr>
          </m:e>
          <m:sub>
            <m:r>
              <w:rPr>
                <w:rFonts w:ascii="Cambria Math" w:hAnsi="Cambria Math"/>
              </w:rPr>
              <m:t>γ</m:t>
            </m:r>
          </m:sub>
        </m:sSub>
      </m:oMath>
      <w:r w:rsidR="00DD1E03" w:rsidRPr="00E7135D">
        <w:t xml:space="preserve"> </w:t>
      </w:r>
      <w:r w:rsidR="005720BE" w:rsidRPr="00E7135D">
        <w:t>and</w:t>
      </w:r>
      <w:r w:rsidR="00F5645C" w:rsidRPr="00E7135D">
        <w:t xml:space="preserve"> </w:t>
      </w:r>
      <m:oMath>
        <m:sSub>
          <m:sSubPr>
            <m:ctrlPr>
              <w:rPr>
                <w:rFonts w:ascii="Cambria Math" w:hAnsi="Cambria Math"/>
              </w:rPr>
            </m:ctrlPr>
          </m:sSubPr>
          <m:e>
            <m:r>
              <w:rPr>
                <w:rFonts w:ascii="Cambria Math" w:hAnsi="Cambria Math"/>
              </w:rPr>
              <m:t>c</m:t>
            </m:r>
            <m:ctrlPr>
              <w:rPr>
                <w:rFonts w:ascii="Cambria Math" w:hAnsi="Cambria Math"/>
                <w:i/>
              </w:rPr>
            </m:ctrlPr>
          </m:e>
          <m:sub>
            <m:r>
              <w:rPr>
                <w:rFonts w:ascii="Cambria Math" w:hAnsi="Cambria Math"/>
              </w:rPr>
              <m:t>β</m:t>
            </m:r>
          </m:sub>
        </m:sSub>
      </m:oMath>
      <w:r w:rsidR="00F5645C" w:rsidRPr="00E7135D">
        <w:t xml:space="preserve">, respectively. The subscript </w:t>
      </w:r>
      <m:oMath>
        <m:r>
          <w:rPr>
            <w:rFonts w:ascii="Cambria Math" w:hAnsi="Cambria Math"/>
          </w:rPr>
          <m:t>i</m:t>
        </m:r>
      </m:oMath>
      <w:r w:rsidR="00F5645C" w:rsidRPr="00E7135D">
        <w:rPr>
          <w:i/>
          <w:iCs/>
        </w:rPr>
        <w:t xml:space="preserve"> </w:t>
      </w:r>
      <w:r w:rsidR="00F5645C" w:rsidRPr="00E7135D">
        <w:t xml:space="preserve">denotes the interface in the system, and </w:t>
      </w:r>
      <m:oMath>
        <m:r>
          <w:rPr>
            <w:rFonts w:ascii="Cambria Math" w:hAnsi="Cambria Math"/>
          </w:rPr>
          <m:t>K</m:t>
        </m:r>
      </m:oMath>
      <w:r w:rsidR="00F5645C" w:rsidRPr="00E7135D">
        <w:t xml:space="preserve"> is the equilibrium </w:t>
      </w:r>
      <w:r w:rsidR="004C6880" w:rsidRPr="00E7135D">
        <w:t>constant</w:t>
      </w:r>
      <w:r w:rsidR="00F5645C" w:rsidRPr="00E7135D">
        <w:t>.</w:t>
      </w:r>
    </w:p>
    <w:p w14:paraId="1DA1EB5E" w14:textId="77777777" w:rsidR="00F5645C" w:rsidRPr="00E7135D" w:rsidRDefault="00F5645C" w:rsidP="00F5645C">
      <w:pPr>
        <w:pStyle w:val="CETBodytext"/>
      </w:pPr>
    </w:p>
    <w:p w14:paraId="56A52AD7" w14:textId="491CA96C" w:rsidR="00F5645C" w:rsidRPr="00E7135D" w:rsidRDefault="00AF7139" w:rsidP="00F5645C">
      <w:pPr>
        <w:pStyle w:val="CETBodytext"/>
      </w:pPr>
      <w:r w:rsidRPr="00E7135D">
        <w:fldChar w:fldCharType="begin" w:fldLock="1"/>
      </w:r>
      <w:r w:rsidRPr="00E7135D">
        <w:instrText>ADDIN CSL_CITATION {"citationItems":[{"id":"ITEM-1","itemData":{"DOI":"https://doi.org/10.1016/j.jfoodeng.2006.10.011","ISSN":"0260-8774","abstract":"Rigorous and simplified models were proposed for caffeine kinetic description during the solid–liquid extraction process of coffee decaffeination. The evolution of caffeine concentration was measured both in extract and refined phases by gas chromatograph. The rigorous model is a non-steady diffusion equation for the coffee beans couple with macroscopic mass transfer equation for solvent. The simplified one is the analytical solution of macroscopic mass transfer equations for beans and solvent. In both models, rectangular coordinates were assumed. Caffeine internal mass diffusivity was estimated by fitting the simplified model to experimental results. The caffeine diffusivity in coffee beans yields 3.209×10−10m2s−1 at 90°C. The simplified model reproduce adequately the experimental kinetic of caffeine in both phases.","author":[{"dropping-particle":"","family":"Espinoza-Pérez","given":"J D","non-dropping-particle":"","parse-names":false,"suffix":""},{"dropping-particle":"","family":"Vargas","given":"A","non-dropping-particle":"","parse-names":false,"suffix":""},{"dropping-particle":"","family":"Robles-Olvera","given":"V J","non-dropping-particle":"","parse-names":false,"suffix":""},{"dropping-particle":"","family":"Rodrı´guez-Jimenes","given":"G C","non-dropping-particle":"","parse-names":false,"suffix":""},{"dropping-particle":"","family":"Garcı´a-Alvarado","given":"M A","non-dropping-particle":"","parse-names":false,"suffix":""}],"container-title":"Journal of Food Engineering","id":"ITEM-1","issue":"1","issued":{"date-parts":[["2007"]]},"page":"72-78","title":"Mathematical modeling of caffeine kinetic during solid–liquid extraction of coffee beans","type":"article-journal","volume":"81"},"uris":["http://www.mendeley.com/documents/?uuid=a930e5c8-7ddd-4d21-b88b-38e30a8ff430"]}],"mendeley":{"formattedCitation":"(Espinoza-Pérez et al., 2007)","manualFormatting":"Espinoza-Pérez et al. (2007)","plainTextFormattedCitation":"(Espinoza-Pérez et al., 2007)","previouslyFormattedCitation":"(Espinoza-Pérez et al., 2007)"},"properties":{"noteIndex":0},"schema":"https://github.com/citation-style-language/schema/raw/master/csl-citation.json"}</w:instrText>
      </w:r>
      <w:r w:rsidRPr="00E7135D">
        <w:fldChar w:fldCharType="separate"/>
      </w:r>
      <w:r w:rsidRPr="00E7135D">
        <w:rPr>
          <w:noProof/>
        </w:rPr>
        <w:t>Espinoza-Pérez et al. (2007)</w:t>
      </w:r>
      <w:r w:rsidRPr="00E7135D">
        <w:fldChar w:fldCharType="end"/>
      </w:r>
      <w:r w:rsidRPr="00E7135D">
        <w:t xml:space="preserve"> </w:t>
      </w:r>
      <w:r w:rsidR="00363AE8" w:rsidRPr="00E7135D">
        <w:t>propose an analytical solution for Eq(1-3) using Laplace transforms. From this, the average concentrations for both; the solute and the solvent in the solid phase are in Eq(4) and Eq(5), respectively</w:t>
      </w:r>
      <w:r w:rsidR="00F5645C" w:rsidRPr="00E7135D">
        <w:t>.</w:t>
      </w:r>
    </w:p>
    <w:tbl>
      <w:tblPr>
        <w:tblW w:w="5000" w:type="pct"/>
        <w:tblLook w:val="04A0" w:firstRow="1" w:lastRow="0" w:firstColumn="1" w:lastColumn="0" w:noHBand="0" w:noVBand="1"/>
      </w:tblPr>
      <w:tblGrid>
        <w:gridCol w:w="7983"/>
        <w:gridCol w:w="804"/>
      </w:tblGrid>
      <w:tr w:rsidR="00DB2C56" w:rsidRPr="00E7135D" w14:paraId="238ADFAB" w14:textId="77777777" w:rsidTr="00D76FCE">
        <w:tc>
          <w:tcPr>
            <w:tcW w:w="7983" w:type="dxa"/>
            <w:shd w:val="clear" w:color="auto" w:fill="auto"/>
            <w:vAlign w:val="center"/>
          </w:tcPr>
          <w:p w14:paraId="749EDB2E" w14:textId="0B4FA9E0" w:rsidR="00DB2C56" w:rsidRPr="00E7135D" w:rsidRDefault="00000000" w:rsidP="001054DB">
            <w:pPr>
              <w:pStyle w:val="CETEquation"/>
              <w:rPr>
                <w:lang w:val="en-US"/>
              </w:rPr>
            </w:pPr>
            <m:oMathPara>
              <m:oMathParaPr>
                <m:jc m:val="left"/>
              </m:oMathParaPr>
              <m:oMath>
                <m:sSub>
                  <m:sSubPr>
                    <m:ctrlPr>
                      <w:rPr>
                        <w:rFonts w:ascii="Cambria Math" w:hAnsi="Cambria Math"/>
                        <w:lang w:val="en-US"/>
                      </w:rPr>
                    </m:ctrlPr>
                  </m:sSubPr>
                  <m:e>
                    <m:r>
                      <w:rPr>
                        <w:rFonts w:ascii="Cambria Math" w:hAnsi="Cambria Math"/>
                        <w:lang w:val="en-US"/>
                      </w:rPr>
                      <m:t>c</m:t>
                    </m:r>
                    <m:ctrlPr>
                      <w:rPr>
                        <w:rFonts w:ascii="Cambria Math" w:hAnsi="Cambria Math"/>
                        <w:i/>
                        <w:lang w:val="en-US"/>
                      </w:rPr>
                    </m:ctrlPr>
                  </m:e>
                  <m:sub>
                    <m:r>
                      <w:rPr>
                        <w:rFonts w:ascii="Cambria Math" w:hAnsi="Cambria Math"/>
                        <w:lang w:val="en-US"/>
                      </w:rPr>
                      <m:t>β</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β</m:t>
                    </m:r>
                    <m:r>
                      <m:rPr>
                        <m:sty m:val="p"/>
                      </m:rPr>
                      <w:rPr>
                        <w:rFonts w:ascii="Cambria Math" w:hAnsi="Cambria Math"/>
                        <w:lang w:val="en-US"/>
                      </w:rPr>
                      <m:t>0</m:t>
                    </m:r>
                  </m:sub>
                </m:sSub>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1</m:t>
                        </m:r>
                      </m:sub>
                    </m:sSub>
                    <m:sSup>
                      <m:sSupPr>
                        <m:ctrlPr>
                          <w:rPr>
                            <w:rFonts w:ascii="Cambria Math" w:hAnsi="Cambria Math"/>
                            <w:lang w:val="en-US"/>
                          </w:rPr>
                        </m:ctrlPr>
                      </m:sSupPr>
                      <m:e>
                        <m:r>
                          <w:rPr>
                            <w:rFonts w:ascii="Cambria Math" w:hAnsi="Cambria Math"/>
                            <w:lang w:val="en-US"/>
                          </w:rPr>
                          <m:t>e</m:t>
                        </m:r>
                        <m:ctrlPr>
                          <w:rPr>
                            <w:rFonts w:ascii="Cambria Math" w:hAnsi="Cambria Math"/>
                            <w:i/>
                            <w:lang w:val="en-US"/>
                          </w:rPr>
                        </m:ctrlPr>
                      </m:e>
                      <m:sup>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1</m:t>
                            </m:r>
                          </m:sub>
                        </m:sSub>
                        <m:r>
                          <w:rPr>
                            <w:rFonts w:ascii="Cambria Math" w:hAnsi="Cambria Math"/>
                            <w:lang w:val="en-US"/>
                          </w:rPr>
                          <m:t>t</m:t>
                        </m:r>
                      </m:sup>
                    </m:s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2</m:t>
                        </m:r>
                      </m:sub>
                    </m:sSub>
                    <m:sSup>
                      <m:sSupPr>
                        <m:ctrlPr>
                          <w:rPr>
                            <w:rFonts w:ascii="Cambria Math" w:hAnsi="Cambria Math"/>
                            <w:lang w:val="en-US"/>
                          </w:rPr>
                        </m:ctrlPr>
                      </m:sSupPr>
                      <m:e>
                        <m:r>
                          <w:rPr>
                            <w:rFonts w:ascii="Cambria Math" w:hAnsi="Cambria Math"/>
                            <w:lang w:val="en-US"/>
                          </w:rPr>
                          <m:t>e</m:t>
                        </m:r>
                        <m:ctrlPr>
                          <w:rPr>
                            <w:rFonts w:ascii="Cambria Math" w:hAnsi="Cambria Math"/>
                            <w:i/>
                            <w:lang w:val="en-US"/>
                          </w:rPr>
                        </m:ctrlPr>
                      </m:e>
                      <m:sup>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2</m:t>
                            </m:r>
                          </m:sub>
                        </m:sSub>
                        <m:r>
                          <w:rPr>
                            <w:rFonts w:ascii="Cambria Math" w:hAnsi="Cambria Math"/>
                            <w:lang w:val="en-US"/>
                          </w:rPr>
                          <m:t>t</m:t>
                        </m:r>
                      </m:sup>
                    </m:sSup>
                  </m:e>
                </m:d>
                <m:r>
                  <w:rPr>
                    <w:rFonts w:ascii="Cambria Math" w:hAnsi="Cambria Math"/>
                    <w:lang w:val="en-US"/>
                  </w:rPr>
                  <m:t>,</m:t>
                </m:r>
              </m:oMath>
            </m:oMathPara>
          </w:p>
        </w:tc>
        <w:tc>
          <w:tcPr>
            <w:tcW w:w="804" w:type="dxa"/>
            <w:shd w:val="clear" w:color="auto" w:fill="auto"/>
            <w:vAlign w:val="center"/>
          </w:tcPr>
          <w:p w14:paraId="0D4B79C3" w14:textId="79E3726E" w:rsidR="00DB2C56" w:rsidRPr="00E7135D" w:rsidRDefault="00DB2C56" w:rsidP="001054DB">
            <w:pPr>
              <w:pStyle w:val="CETEquation"/>
              <w:jc w:val="right"/>
              <w:rPr>
                <w:lang w:val="en-US"/>
              </w:rPr>
            </w:pPr>
            <w:r w:rsidRPr="00E7135D">
              <w:rPr>
                <w:lang w:val="en-US"/>
              </w:rPr>
              <w:t>(</w:t>
            </w:r>
            <w:r w:rsidR="001054DB" w:rsidRPr="00E7135D">
              <w:rPr>
                <w:lang w:val="en-US"/>
              </w:rPr>
              <w:t>4</w:t>
            </w:r>
            <w:r w:rsidRPr="00E7135D">
              <w:rPr>
                <w:lang w:val="en-US"/>
              </w:rPr>
              <w:t>)</w:t>
            </w:r>
          </w:p>
        </w:tc>
      </w:tr>
      <w:tr w:rsidR="00DB2C56" w:rsidRPr="00E7135D" w14:paraId="728FAB30" w14:textId="77777777" w:rsidTr="00D76FCE">
        <w:tc>
          <w:tcPr>
            <w:tcW w:w="7983" w:type="dxa"/>
            <w:shd w:val="clear" w:color="auto" w:fill="auto"/>
            <w:vAlign w:val="center"/>
          </w:tcPr>
          <w:p w14:paraId="5DABCF7B" w14:textId="0A34A176" w:rsidR="00DB2C56" w:rsidRPr="00E7135D" w:rsidRDefault="00000000" w:rsidP="001054DB">
            <w:pPr>
              <w:pStyle w:val="CETEquation"/>
              <w:rPr>
                <w:lang w:val="en-US"/>
              </w:rPr>
            </w:pPr>
            <m:oMathPara>
              <m:oMathParaPr>
                <m:jc m:val="left"/>
              </m:oMathParaPr>
              <m:oMath>
                <m:sSub>
                  <m:sSubPr>
                    <m:ctrlPr>
                      <w:rPr>
                        <w:rFonts w:ascii="Cambria Math" w:hAnsi="Cambria Math"/>
                        <w:lang w:val="en-US"/>
                      </w:rPr>
                    </m:ctrlPr>
                  </m:sSubPr>
                  <m:e>
                    <m:r>
                      <w:rPr>
                        <w:rFonts w:ascii="Cambria Math" w:hAnsi="Cambria Math"/>
                        <w:lang w:val="en-US"/>
                      </w:rPr>
                      <m:t>c</m:t>
                    </m:r>
                    <m:ctrlPr>
                      <w:rPr>
                        <w:rFonts w:ascii="Cambria Math" w:hAnsi="Cambria Math"/>
                        <w:i/>
                        <w:lang w:val="en-US"/>
                      </w:rPr>
                    </m:ctrlPr>
                  </m:e>
                  <m:sub>
                    <m:r>
                      <w:rPr>
                        <w:rFonts w:ascii="Cambria Math" w:hAnsi="Cambria Math"/>
                        <w:lang w:val="en-US"/>
                      </w:rPr>
                      <m:t>γ</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β</m:t>
                    </m:r>
                    <m:r>
                      <m:rPr>
                        <m:sty m:val="p"/>
                      </m:rPr>
                      <w:rPr>
                        <w:rFonts w:ascii="Cambria Math" w:hAnsi="Cambria Math"/>
                        <w:lang w:val="en-US"/>
                      </w:rPr>
                      <m:t>0</m:t>
                    </m:r>
                  </m:sub>
                </m:sSub>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3</m:t>
                        </m:r>
                      </m:sub>
                    </m:sSub>
                    <m:sSup>
                      <m:sSupPr>
                        <m:ctrlPr>
                          <w:rPr>
                            <w:rFonts w:ascii="Cambria Math" w:hAnsi="Cambria Math"/>
                            <w:lang w:val="en-US"/>
                          </w:rPr>
                        </m:ctrlPr>
                      </m:sSupPr>
                      <m:e>
                        <m:r>
                          <w:rPr>
                            <w:rFonts w:ascii="Cambria Math" w:hAnsi="Cambria Math"/>
                            <w:lang w:val="en-US"/>
                          </w:rPr>
                          <m:t>e</m:t>
                        </m:r>
                        <m:ctrlPr>
                          <w:rPr>
                            <w:rFonts w:ascii="Cambria Math" w:hAnsi="Cambria Math"/>
                            <w:i/>
                            <w:lang w:val="en-US"/>
                          </w:rPr>
                        </m:ctrlPr>
                      </m:e>
                      <m:sup>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1</m:t>
                            </m:r>
                          </m:sub>
                        </m:sSub>
                        <m:r>
                          <w:rPr>
                            <w:rFonts w:ascii="Cambria Math" w:hAnsi="Cambria Math"/>
                            <w:lang w:val="en-US"/>
                          </w:rPr>
                          <m:t>t</m:t>
                        </m:r>
                      </m:sup>
                    </m:s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4</m:t>
                        </m:r>
                      </m:sub>
                    </m:sSub>
                    <m:sSup>
                      <m:sSupPr>
                        <m:ctrlPr>
                          <w:rPr>
                            <w:rFonts w:ascii="Cambria Math" w:hAnsi="Cambria Math"/>
                            <w:lang w:val="en-US"/>
                          </w:rPr>
                        </m:ctrlPr>
                      </m:sSupPr>
                      <m:e>
                        <m:r>
                          <w:rPr>
                            <w:rFonts w:ascii="Cambria Math" w:hAnsi="Cambria Math"/>
                            <w:lang w:val="en-US"/>
                          </w:rPr>
                          <m:t>e</m:t>
                        </m:r>
                        <m:ctrlPr>
                          <w:rPr>
                            <w:rFonts w:ascii="Cambria Math" w:hAnsi="Cambria Math"/>
                            <w:i/>
                            <w:lang w:val="en-US"/>
                          </w:rPr>
                        </m:ctrlPr>
                      </m:e>
                      <m:sup>
                        <m:sSub>
                          <m:sSubPr>
                            <m:ctrlPr>
                              <w:rPr>
                                <w:rFonts w:ascii="Cambria Math" w:hAnsi="Cambria Math"/>
                                <w:lang w:val="en-US"/>
                              </w:rPr>
                            </m:ctrlPr>
                          </m:sSubPr>
                          <m:e>
                            <m:r>
                              <w:rPr>
                                <w:rFonts w:ascii="Cambria Math" w:hAnsi="Cambria Math"/>
                                <w:lang w:val="en-US"/>
                              </w:rPr>
                              <m:t>r</m:t>
                            </m:r>
                          </m:e>
                          <m:sub>
                            <m:r>
                              <m:rPr>
                                <m:sty m:val="p"/>
                              </m:rPr>
                              <w:rPr>
                                <w:rFonts w:ascii="Cambria Math" w:hAnsi="Cambria Math"/>
                                <w:lang w:val="en-US"/>
                              </w:rPr>
                              <m:t>2</m:t>
                            </m:r>
                          </m:sub>
                        </m:sSub>
                        <m:r>
                          <w:rPr>
                            <w:rFonts w:ascii="Cambria Math" w:hAnsi="Cambria Math"/>
                            <w:lang w:val="en-US"/>
                          </w:rPr>
                          <m:t>t</m:t>
                        </m:r>
                      </m:sup>
                    </m:sSup>
                  </m:e>
                </m:d>
                <m:r>
                  <w:rPr>
                    <w:rFonts w:ascii="Cambria Math" w:hAnsi="Cambria Math"/>
                    <w:lang w:val="en-US"/>
                  </w:rPr>
                  <m:t>,</m:t>
                </m:r>
              </m:oMath>
            </m:oMathPara>
          </w:p>
        </w:tc>
        <w:tc>
          <w:tcPr>
            <w:tcW w:w="804" w:type="dxa"/>
            <w:shd w:val="clear" w:color="auto" w:fill="auto"/>
            <w:vAlign w:val="center"/>
          </w:tcPr>
          <w:p w14:paraId="234393F4" w14:textId="0290A3C4" w:rsidR="00DB2C56" w:rsidRPr="00E7135D" w:rsidRDefault="00DB2C56" w:rsidP="001054DB">
            <w:pPr>
              <w:pStyle w:val="CETEquation"/>
              <w:jc w:val="right"/>
              <w:rPr>
                <w:lang w:val="en-US"/>
              </w:rPr>
            </w:pPr>
            <w:r w:rsidRPr="00E7135D">
              <w:rPr>
                <w:lang w:val="en-US"/>
              </w:rPr>
              <w:t>(</w:t>
            </w:r>
            <w:r w:rsidR="001054DB" w:rsidRPr="00E7135D">
              <w:rPr>
                <w:lang w:val="en-US"/>
              </w:rPr>
              <w:t>5</w:t>
            </w:r>
            <w:r w:rsidRPr="00E7135D">
              <w:rPr>
                <w:lang w:val="en-US"/>
              </w:rPr>
              <w:t>)</w:t>
            </w:r>
          </w:p>
        </w:tc>
      </w:tr>
    </w:tbl>
    <w:p w14:paraId="7A7AE5A9" w14:textId="2B0BCFAF" w:rsidR="00AF7139" w:rsidRPr="00E7135D" w:rsidRDefault="00F936B5" w:rsidP="00E51C65">
      <w:pPr>
        <w:pStyle w:val="CETBodytext"/>
      </w:pPr>
      <w:r w:rsidRPr="00E7135D">
        <w:t>w</w:t>
      </w:r>
      <w:r w:rsidR="00AF7139" w:rsidRPr="00E7135D">
        <w:t xml:space="preserve">here </w:t>
      </w:r>
      <m:oMath>
        <m:sSub>
          <m:sSubPr>
            <m:ctrlPr>
              <w:rPr>
                <w:rFonts w:ascii="Cambria Math" w:hAnsi="Cambria Math"/>
              </w:rPr>
            </m:ctrlPr>
          </m:sSubPr>
          <m:e>
            <m:r>
              <w:rPr>
                <w:rFonts w:ascii="Cambria Math" w:hAnsi="Cambria Math"/>
              </w:rPr>
              <m:t>c</m:t>
            </m:r>
          </m:e>
          <m:sub>
            <m:r>
              <w:rPr>
                <w:rFonts w:ascii="Cambria Math" w:hAnsi="Cambria Math"/>
              </w:rPr>
              <m:t>β</m:t>
            </m:r>
            <m:r>
              <m:rPr>
                <m:sty m:val="p"/>
              </m:rPr>
              <w:rPr>
                <w:rFonts w:ascii="Cambria Math" w:hAnsi="Cambria Math"/>
              </w:rPr>
              <m:t>0</m:t>
            </m:r>
          </m:sub>
        </m:sSub>
      </m:oMath>
      <w:r w:rsidR="00AF7139" w:rsidRPr="00E7135D">
        <w:t xml:space="preserve"> is the initial concentration of the solute in the solid, and </w:t>
      </w:r>
      <m:oMath>
        <m:r>
          <w:rPr>
            <w:rFonts w:ascii="Cambria Math" w:hAnsi="Cambria Math"/>
          </w:rPr>
          <m:t>t</m:t>
        </m:r>
      </m:oMath>
      <w:r w:rsidR="00AF7139" w:rsidRPr="00E7135D">
        <w:t xml:space="preserve"> represents the time.</w:t>
      </w:r>
      <w:r w:rsidR="00F95EC7" w:rsidRPr="00E7135D">
        <w:t xml:space="preserve"> The </w:t>
      </w:r>
      <w:r w:rsidR="005D2508" w:rsidRPr="00E7135D">
        <w:t>coefficients</w:t>
      </w:r>
      <w:r w:rsidR="00AF7139" w:rsidRPr="00E7135D">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005B74BA" w:rsidRPr="00E7135D">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00D03B66" w:rsidRPr="00E7135D">
        <w:t>,</w:t>
      </w:r>
      <w:r w:rsidR="00AF7139" w:rsidRPr="00E7135D">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3</m:t>
            </m:r>
          </m:sub>
        </m:sSub>
      </m:oMath>
      <w:r w:rsidR="00D03B66" w:rsidRPr="00E7135D">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4</m:t>
            </m:r>
          </m:sub>
        </m:sSub>
      </m:oMath>
      <w:r w:rsidR="00D03B66" w:rsidRPr="00E7135D">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 xml:space="preserve">, </m:t>
        </m:r>
      </m:oMath>
      <w:r w:rsidR="00AF7139" w:rsidRPr="00E7135D">
        <w:t xml:space="preserve">and </w:t>
      </w:r>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oMath>
      <w:r w:rsidR="00AF7139" w:rsidRPr="00E7135D">
        <w:t xml:space="preserve"> represent dimensionless constants in the model.</w:t>
      </w:r>
    </w:p>
    <w:p w14:paraId="172C99C8" w14:textId="7606AB92" w:rsidR="002739BA" w:rsidRPr="00E7135D" w:rsidRDefault="002739BA" w:rsidP="00FC2284">
      <w:pPr>
        <w:pStyle w:val="CETheadingx"/>
      </w:pPr>
      <w:r w:rsidRPr="00E7135D">
        <w:t>Experimental</w:t>
      </w:r>
      <w:r w:rsidR="00F936B5" w:rsidRPr="00E7135D">
        <w:t xml:space="preserve"> methodology</w:t>
      </w:r>
    </w:p>
    <w:p w14:paraId="1AE71B7E" w14:textId="4C7FD1F3" w:rsidR="002739BA" w:rsidRPr="00E7135D" w:rsidRDefault="009E4793" w:rsidP="00FC2284">
      <w:pPr>
        <w:pStyle w:val="CETHeadingxx"/>
      </w:pPr>
      <w:r w:rsidRPr="00E7135D">
        <w:t xml:space="preserve">Extraction of phenolic </w:t>
      </w:r>
      <w:r w:rsidR="00700114" w:rsidRPr="00E7135D">
        <w:t>compounds for the nutraceutical beverage</w:t>
      </w:r>
    </w:p>
    <w:p w14:paraId="2937E64E" w14:textId="53BD06B7" w:rsidR="00472756" w:rsidRPr="00E7135D" w:rsidRDefault="00237B95" w:rsidP="00BC1452">
      <w:pPr>
        <w:pStyle w:val="CETBodytext"/>
      </w:pPr>
      <w:r w:rsidRPr="00E7135D">
        <w:t>Figure 1 depicts the production process of the nutraceutical beverage, from the plants drying to the extraction of the phenolic compoun</w:t>
      </w:r>
      <w:r w:rsidR="0030592F" w:rsidRPr="00E7135D">
        <w:t>ds in an aqueous medium at atmospheric pressure</w:t>
      </w:r>
      <w:r w:rsidRPr="00E7135D">
        <w:t xml:space="preserve">. The feed stream (stream 4) comprises a mix of Cocoa Husk (stream 1), </w:t>
      </w:r>
      <w:r w:rsidRPr="00E7135D">
        <w:rPr>
          <w:i/>
          <w:iCs/>
        </w:rPr>
        <w:t xml:space="preserve">Ilex </w:t>
      </w:r>
      <w:r w:rsidR="005144A5" w:rsidRPr="00E7135D">
        <w:rPr>
          <w:i/>
          <w:iCs/>
        </w:rPr>
        <w:t>g</w:t>
      </w:r>
      <w:r w:rsidRPr="00E7135D">
        <w:rPr>
          <w:i/>
          <w:iCs/>
        </w:rPr>
        <w:t>uayusa</w:t>
      </w:r>
      <w:r w:rsidRPr="00E7135D">
        <w:t xml:space="preserve"> (stream 2), and </w:t>
      </w:r>
      <w:r w:rsidRPr="00E7135D">
        <w:rPr>
          <w:i/>
          <w:iCs/>
        </w:rPr>
        <w:t xml:space="preserve">Vernonanthura </w:t>
      </w:r>
      <w:r w:rsidR="005144A5" w:rsidRPr="00E7135D">
        <w:rPr>
          <w:i/>
          <w:iCs/>
        </w:rPr>
        <w:t>p</w:t>
      </w:r>
      <w:r w:rsidRPr="00E7135D">
        <w:rPr>
          <w:i/>
          <w:iCs/>
        </w:rPr>
        <w:t>atens</w:t>
      </w:r>
      <w:r w:rsidRPr="00E7135D">
        <w:t xml:space="preserve"> (stream 3)</w:t>
      </w:r>
      <w:r w:rsidR="00914A05" w:rsidRPr="00E7135D">
        <w:t xml:space="preserve"> in a  ratio of 1:1:1</w:t>
      </w:r>
      <w:r w:rsidR="005E6122" w:rsidRPr="00E7135D">
        <w:rPr>
          <w:noProof/>
        </w:rPr>
        <w:t xml:space="preserve"> </w:t>
      </w:r>
      <w:r w:rsidR="005E6122" w:rsidRPr="00E7135D">
        <w:rPr>
          <w:noProof/>
        </w:rPr>
        <w:fldChar w:fldCharType="begin" w:fldLock="1"/>
      </w:r>
      <w:r w:rsidR="00ED0333" w:rsidRPr="00E7135D">
        <w:rPr>
          <w:noProof/>
        </w:rPr>
        <w:instrText>ADDIN CSL_CITATION {"citationItems":[{"id":"ITEM-1","itemData":{"DOI":"https://doi.org/10.1016/j.jfoodeng.2022.111341","ISSN":"0260-8774","abstract":"Feed characterization in the food industry has significant variability due to the complexity of its composition. This variability influences the product quality and the process equipment sizing. Uncertainty analyses permit to assess such variations when designing food processing equipment. Because standalone codes are built to run the system's simulation, computational solutions are limited to specific feed characterizations. In this work, a framework for sizing equipment including feedstock uncertainty in food engineering applications is proposed. A tray dryer which dries a mixture of plants to produce a nutraceutical beverage is evaluated. This approach integrates a commercial process simulation software to generate physicochemical properties of complex compounds and a scientific computing environment to evaluate uncertainty in the feed stream. For the case study, considerable variability was observed in terms of the dryer volume (6.68–29.95%), energy consumption (5.72–25.43%), and CAPEX (3.52%–14.00%) when compared to the base case. The integrated platform provides a reliable operational envelope that can be used for sizing, monitoring, and optimization purposes and it can be adapted to other unit operations in the food industry.","author":[{"dropping-particle":"","family":"Espinoza-Vasquez","given":"Alexander P","non-dropping-particle":"","parse-names":false,"suffix":""},{"dropping-particle":"","family":"Galatro","given":"Daniela","non-dropping-particle":"","parse-names":false,"suffix":""},{"dropping-particle":"","family":"Manzano","given":"Patricia","non-dropping-particle":"","parse-names":false,"suffix":""},{"dropping-particle":"","family":"Choez-Guaranda","given":"Ivan","non-dropping-particle":"","parse-names":false,"suffix":""},{"dropping-particle":"","family":"Cevallos","given":"Juan M","non-dropping-particle":"","parse-names":false,"suffix":""},{"dropping-particle":"","family":"Salas","given":"Santiago D","non-dropping-particle":"","parse-names":false,"suffix":""},{"dropping-particle":"","family":"Gonzalez","given":"Yris","non-dropping-particle":"","parse-names":false,"suffix":""}],"container-title":"Journal of Food Engineering","id":"ITEM-1","issued":{"date-parts":[["2023"]]},"page":"111341","title":"Tray dryer design under feed uncertainty: A case study on a nutraceutical beverage","type":"article-journal","volume":"341"},"uris":["http://www.mendeley.com/documents/?uuid=c0ba50c1-d695-481c-995e-1250e95c8c83"]}],"mendeley":{"formattedCitation":"(Espinoza-Vasquez et al., 2023)","plainTextFormattedCitation":"(Espinoza-Vasquez et al., 2023)","previouslyFormattedCitation":"(Espinoza-Vasquez et al., 2023)"},"properties":{"noteIndex":0},"schema":"https://github.com/citation-style-language/schema/raw/master/csl-citation.json"}</w:instrText>
      </w:r>
      <w:r w:rsidR="005E6122" w:rsidRPr="00E7135D">
        <w:rPr>
          <w:noProof/>
        </w:rPr>
        <w:fldChar w:fldCharType="separate"/>
      </w:r>
      <w:r w:rsidR="005E6122" w:rsidRPr="00E7135D">
        <w:rPr>
          <w:noProof/>
        </w:rPr>
        <w:t>(Espinoza-Vasquez et al., 2023)</w:t>
      </w:r>
      <w:r w:rsidR="005E6122" w:rsidRPr="00E7135D">
        <w:rPr>
          <w:noProof/>
        </w:rPr>
        <w:fldChar w:fldCharType="end"/>
      </w:r>
      <w:r w:rsidRPr="00E7135D">
        <w:t xml:space="preserve">. Stream 4 feeds a dryer (DE-101) to reduce the moisture content </w:t>
      </w:r>
      <w:r w:rsidRPr="00E7135D">
        <w:lastRenderedPageBreak/>
        <w:t xml:space="preserve">to less than 12% at a constant temperature. The dryer is supported by a heat exchanger, which heats the air (stream 5) from ambient temperature to 45°C (stream 6). Subsequently, the dry stream (stream 8) enters a mill (stream 9) to reduce the particle size </w:t>
      </w:r>
      <w:r w:rsidR="007A6C22" w:rsidRPr="00E7135D">
        <w:t>(</w:t>
      </w:r>
      <m:oMath>
        <m:r>
          <m:rPr>
            <m:sty m:val="p"/>
          </m:rPr>
          <w:rPr>
            <w:rFonts w:ascii="Cambria Math" w:hAnsi="Cambria Math"/>
          </w:rPr>
          <m:t>2.5×</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r>
          <m:rPr>
            <m:sty m:val="p"/>
          </m:rPr>
          <w:rPr>
            <w:rFonts w:ascii="Cambria Math" w:hAnsi="Cambria Math"/>
            <w:vertAlign w:val="superscript"/>
          </w:rPr>
          <m:t xml:space="preserve"> </m:t>
        </m:r>
      </m:oMath>
      <w:r w:rsidR="00CB0EE4" w:rsidRPr="00E7135D">
        <w:t xml:space="preserve">- </w:t>
      </w:r>
      <m:oMath>
        <m:r>
          <m:rPr>
            <m:sty m:val="p"/>
          </m:rPr>
          <w:rPr>
            <w:rFonts w:ascii="Cambria Math" w:hAnsi="Cambria Math"/>
          </w:rPr>
          <m:t>5×</m:t>
        </m:r>
        <m:sSup>
          <m:sSupPr>
            <m:ctrlPr>
              <w:rPr>
                <w:rFonts w:ascii="Cambria Math" w:hAnsi="Cambria Math"/>
              </w:rPr>
            </m:ctrlPr>
          </m:sSupPr>
          <m:e>
            <m:r>
              <m:rPr>
                <m:sty m:val="p"/>
              </m:rPr>
              <w:rPr>
                <w:rFonts w:ascii="Cambria Math" w:hAnsi="Cambria Math"/>
              </w:rPr>
              <m:t>10</m:t>
            </m:r>
          </m:e>
          <m:sup>
            <m:r>
              <w:rPr>
                <w:rFonts w:ascii="Cambria Math" w:hAnsi="Cambria Math"/>
              </w:rPr>
              <m:t>-4</m:t>
            </m:r>
          </m:sup>
        </m:sSup>
      </m:oMath>
      <w:r w:rsidR="007473FB" w:rsidRPr="00E7135D">
        <w:t xml:space="preserve"> </w:t>
      </w:r>
      <w:r w:rsidR="007A6C22" w:rsidRPr="00E7135D">
        <w:t xml:space="preserve">m) </w:t>
      </w:r>
      <w:r w:rsidR="0029424E" w:rsidRPr="00E7135D">
        <w:t xml:space="preserve">to increase the transfer area (stream 9). Stream 9 enters a sieve (S-101) to ensure suitable particle size before arriving at the extractor. Stream 10 represents the fine solids, while stream 11 represents the coarse solids that must be back in the mill. </w:t>
      </w:r>
      <w:r w:rsidR="0029424E" w:rsidRPr="00E7135D">
        <w:rPr>
          <w:color w:val="000000" w:themeColor="text1"/>
        </w:rPr>
        <w:t>Finally, stream 10 feeds an extractor (E-101</w:t>
      </w:r>
      <w:r w:rsidR="001F1360" w:rsidRPr="00E7135D">
        <w:rPr>
          <w:color w:val="000000" w:themeColor="text1"/>
        </w:rPr>
        <w:t xml:space="preserve">), where the </w:t>
      </w:r>
      <w:r w:rsidR="0029424E" w:rsidRPr="00E7135D">
        <w:rPr>
          <w:color w:val="000000" w:themeColor="text1"/>
        </w:rPr>
        <w:t>heat exchanger (HX-102) preheats the water (stream 12) to a temperature of 60°</w:t>
      </w:r>
      <w:r w:rsidR="00F176A8" w:rsidRPr="00E7135D">
        <w:rPr>
          <w:color w:val="000000" w:themeColor="text1"/>
        </w:rPr>
        <w:t xml:space="preserve"> </w:t>
      </w:r>
      <w:r w:rsidR="0029424E" w:rsidRPr="00E7135D">
        <w:rPr>
          <w:color w:val="000000" w:themeColor="text1"/>
        </w:rPr>
        <w:t>and enters the extractor</w:t>
      </w:r>
      <w:r w:rsidR="001F1360" w:rsidRPr="00E7135D">
        <w:rPr>
          <w:color w:val="000000" w:themeColor="text1"/>
        </w:rPr>
        <w:t xml:space="preserve"> using a ratio of 1:10 (w/s)</w:t>
      </w:r>
      <w:r w:rsidR="0029424E" w:rsidRPr="00E7135D">
        <w:rPr>
          <w:color w:val="000000" w:themeColor="text1"/>
        </w:rPr>
        <w:t xml:space="preserve">. </w:t>
      </w:r>
      <w:r w:rsidR="0029424E" w:rsidRPr="00E7135D">
        <w:t>The extractor operates for 15 minutes to extract the phenol content from the milling of plants</w:t>
      </w:r>
      <w:r w:rsidR="00885973" w:rsidRPr="00E7135D">
        <w:t>.</w:t>
      </w:r>
      <w:r w:rsidR="0029424E" w:rsidRPr="00E7135D">
        <w:t xml:space="preserve"> </w:t>
      </w:r>
      <w:r w:rsidR="00885973" w:rsidRPr="00E7135D">
        <w:t>T</w:t>
      </w:r>
      <w:r w:rsidR="0029424E" w:rsidRPr="00E7135D">
        <w:t>he outlet stream from the digester (stream14) is filtered in the filter (P-101), separating the residue husk (stream 16) and the beverage (stream 15)</w:t>
      </w:r>
      <w:r w:rsidR="00ED0333" w:rsidRPr="00E7135D">
        <w:t xml:space="preserve"> </w:t>
      </w:r>
      <w:r w:rsidR="00ED0333" w:rsidRPr="00E7135D">
        <w:fldChar w:fldCharType="begin" w:fldLock="1"/>
      </w:r>
      <w:r w:rsidR="00ED0333" w:rsidRPr="00E7135D">
        <w:instrText>ADDIN CSL_CITATION {"citationItems":[{"id":"ITEM-1","itemData":{"abstract":"Cocoa bean shell (CBS) is a by-product with aromatic characteristics that can enhance the aroma and bioactivity of herbal infusions. This study was aimed to determine the effect of the addition of cocoa bean shell on the metabolite profile and antioxidant activity of infusions made with Ilex guayusa and Vernonanthura patens and their mixtures. Metabolite profile was analyzed by gas chromatography-mass spectrometry combined with multivariate analysis. Total polyphenol content and flavonoids were determined by the Folin-Ciocalteu method and by the flavonoid-AlCl3 complex, respectively. Antioxidant activities were measured by the decolorization assay of the 2,2-diphenyl-1-picrylhydrazyl radical and the ferric reducing antioxidant power. The results revealed that the addition of CBS increases the content of phenolic acids in the infusions (caffeic acid, 4-hydroxybenzoic acid, and pyrocatechol). Nonetheless, the antioxidant activity of the infusions decreased with the addition of CBS (16.21 to 2.74 TEAC). Carboxylic acids and derivatives, major compounds present in the infusions prepared with V. patens, were the metabolites that showed the highest correlation with the antioxidant activity. This study suggests that the infusions made with CBS present a profile of metabolites different from the infusions of I. guayusa, V. patens, and their mixtures.","author":[{"dropping-particle":"","family":"Quijano-Avilés","given":"Maria","non-dropping-particle":"","parse-names":false,"suffix":""},{"dropping-particle":"","family":"Chóez-Guaranda","given":"Ivan","non-dropping-particle":"","parse-names":false,"suffix":""},{"dropping-particle":"","family":"Viteri","given":"Rafael","non-dropping-particle":"","parse-names":false,"suffix":""},{"dropping-particle":"","family":"Barragán-Lucas","given":"Ana","non-dropping-particle":"","parse-names":false,"suffix":""},{"dropping-particle":"","family":"Sosa","given":"Daynet","non-dropping-particle":"","parse-names":false,"suffix":""},{"dropping-particle":"","family":"Manzano","given":"Patricia","non-dropping-particle":"","parse-names":false,"suffix":""}],"container-title":"International Journal of Food Science","id":"ITEM-1","issued":{"date-parts":[["2021"]]},"publisher":"Hindawi Limited","title":"Effect of Cocoa Bean Shell Addition on Metabolite Profile and Antioxidant Activity of Herbal Infusions","type":"article-journal","volume":"9915797"},"uris":["http://www.mendeley.com/documents/?uuid=3aaf7646-965a-426c-bddd-927b417cd235"]}],"mendeley":{"formattedCitation":"(Quijano-Avilés et al., 2021)","plainTextFormattedCitation":"(Quijano-Avilés et al., 2021)","previouslyFormattedCitation":"(Quijano-Avilés et al., 2021)"},"properties":{"noteIndex":0},"schema":"https://github.com/citation-style-language/schema/raw/master/csl-citation.json"}</w:instrText>
      </w:r>
      <w:r w:rsidR="00ED0333" w:rsidRPr="00E7135D">
        <w:fldChar w:fldCharType="separate"/>
      </w:r>
      <w:r w:rsidR="00ED0333" w:rsidRPr="00E7135D">
        <w:rPr>
          <w:noProof/>
        </w:rPr>
        <w:t>(Quijano-Avilés et al., 2021)</w:t>
      </w:r>
      <w:r w:rsidR="00ED0333" w:rsidRPr="00E7135D">
        <w:fldChar w:fldCharType="end"/>
      </w:r>
      <w:r w:rsidR="00C00C1A" w:rsidRPr="00E7135D">
        <w:t>.</w:t>
      </w:r>
    </w:p>
    <w:tbl>
      <w:tblPr>
        <w:tblStyle w:val="Tablaconcuadrculaclar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4"/>
        <w:gridCol w:w="13"/>
      </w:tblGrid>
      <w:tr w:rsidR="002739BA" w:rsidRPr="00E7135D" w14:paraId="5E5AE94F" w14:textId="77777777" w:rsidTr="00315062">
        <w:trPr>
          <w:trHeight w:val="2837"/>
        </w:trPr>
        <w:tc>
          <w:tcPr>
            <w:tcW w:w="8787" w:type="dxa"/>
            <w:gridSpan w:val="2"/>
          </w:tcPr>
          <w:p w14:paraId="20545559" w14:textId="4D5EB39F" w:rsidR="002739BA" w:rsidRPr="00E7135D" w:rsidRDefault="002739BA" w:rsidP="00FC2284">
            <w:pPr>
              <w:pStyle w:val="CETHeadingxx"/>
            </w:pPr>
            <w:r w:rsidRPr="00E7135D">
              <w:rPr>
                <w:noProof/>
              </w:rPr>
              <w:drawing>
                <wp:inline distT="0" distB="0" distL="0" distR="0" wp14:anchorId="451DC768" wp14:editId="7E9B15B5">
                  <wp:extent cx="5509411" cy="1728000"/>
                  <wp:effectExtent l="0" t="0" r="0" b="5715"/>
                  <wp:docPr id="3" name="Picture 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10"/>
                          <a:stretch>
                            <a:fillRect/>
                          </a:stretch>
                        </pic:blipFill>
                        <pic:spPr>
                          <a:xfrm>
                            <a:off x="0" y="0"/>
                            <a:ext cx="5509411" cy="1728000"/>
                          </a:xfrm>
                          <a:prstGeom prst="rect">
                            <a:avLst/>
                          </a:prstGeom>
                        </pic:spPr>
                      </pic:pic>
                    </a:graphicData>
                  </a:graphic>
                </wp:inline>
              </w:drawing>
            </w:r>
          </w:p>
        </w:tc>
      </w:tr>
      <w:tr w:rsidR="001148D5" w:rsidRPr="00E7135D" w14:paraId="26D304D2" w14:textId="77777777" w:rsidTr="00315062">
        <w:trPr>
          <w:gridAfter w:val="1"/>
          <w:wAfter w:w="13" w:type="dxa"/>
          <w:trHeight w:val="299"/>
        </w:trPr>
        <w:tc>
          <w:tcPr>
            <w:tcW w:w="8774" w:type="dxa"/>
          </w:tcPr>
          <w:p w14:paraId="2AEED0F5" w14:textId="77777777" w:rsidR="001148D5" w:rsidRPr="00E7135D" w:rsidRDefault="001148D5">
            <w:pPr>
              <w:pStyle w:val="CETCaption"/>
              <w:rPr>
                <w:lang w:val="en-US"/>
              </w:rPr>
            </w:pPr>
            <w:r w:rsidRPr="00E7135D">
              <w:rPr>
                <w:rStyle w:val="CETCaptionCarattere"/>
                <w:i/>
                <w:lang w:val="en-US"/>
              </w:rPr>
              <w:t>Figure 1: Production process of the nutraceutical beverage or extraction of phenol compounds</w:t>
            </w:r>
          </w:p>
        </w:tc>
      </w:tr>
    </w:tbl>
    <w:p w14:paraId="16D7E93C" w14:textId="3C6DC3B0" w:rsidR="00F214E6" w:rsidRPr="00E7135D" w:rsidRDefault="00F214E6" w:rsidP="00FC2284">
      <w:pPr>
        <w:pStyle w:val="CETHeadingxx"/>
      </w:pPr>
      <w:r w:rsidRPr="00E7135D">
        <w:t>Quantification of phenolic compounds</w:t>
      </w:r>
    </w:p>
    <w:p w14:paraId="111E5DB8" w14:textId="7F5B39D0" w:rsidR="006001F0" w:rsidRPr="00E7135D" w:rsidRDefault="00631322" w:rsidP="007F0DD6">
      <w:pPr>
        <w:pStyle w:val="CETBodytext"/>
      </w:pPr>
      <w:r w:rsidRPr="00E7135D">
        <w:t>In the extraction stage for the nutraceutical beverage</w:t>
      </w:r>
      <w:r w:rsidR="000E4E4E" w:rsidRPr="00E7135D">
        <w:t xml:space="preserve">, 2 ml </w:t>
      </w:r>
      <w:r w:rsidR="003126D6" w:rsidRPr="00E7135D">
        <w:t>of samples were collected every 1.5 minutes during the 10.5 minutes of operation, ensuring the concentration in the solvent</w:t>
      </w:r>
      <w:r w:rsidR="00885973" w:rsidRPr="00E7135D">
        <w:t xml:space="preserve"> is constant</w:t>
      </w:r>
      <w:r w:rsidR="003126D6" w:rsidRPr="00E7135D">
        <w:t>. Additionally, a beverage sample is stored after 15 minutes of operation to determine the total concentration of phenolic compounds. The solute concentrations in the solvent phase are determined by the Folin-</w:t>
      </w:r>
      <w:proofErr w:type="spellStart"/>
      <w:r w:rsidR="003126D6" w:rsidRPr="00E7135D">
        <w:t>Ciocalteu</w:t>
      </w:r>
      <w:proofErr w:type="spellEnd"/>
      <w:r w:rsidR="003126D6" w:rsidRPr="00E7135D">
        <w:t xml:space="preserve"> method because plant phenolic compounds react with antioxidant agents. This method means mixing</w:t>
      </w:r>
      <w:r w:rsidR="000E4E4E" w:rsidRPr="00E7135D">
        <w:t xml:space="preserve"> 2uL of the extract with</w:t>
      </w:r>
      <w:r w:rsidR="0001284C" w:rsidRPr="00E7135D">
        <w:t xml:space="preserve"> 80 </w:t>
      </w:r>
      <w:proofErr w:type="spellStart"/>
      <w:r w:rsidR="0001284C" w:rsidRPr="00E7135D">
        <w:t>uL</w:t>
      </w:r>
      <w:proofErr w:type="spellEnd"/>
      <w:r w:rsidR="000E4E4E" w:rsidRPr="00E7135D">
        <w:t xml:space="preserve"> of 7.5% v/v sodium carbonate solution and</w:t>
      </w:r>
      <w:r w:rsidR="0001284C" w:rsidRPr="00E7135D">
        <w:t xml:space="preserve"> 100 </w:t>
      </w:r>
      <w:proofErr w:type="spellStart"/>
      <w:r w:rsidR="0001284C" w:rsidRPr="00E7135D">
        <w:t>uL</w:t>
      </w:r>
      <w:proofErr w:type="spellEnd"/>
      <w:r w:rsidR="000E4E4E" w:rsidRPr="00E7135D">
        <w:t xml:space="preserve"> of a Folin-</w:t>
      </w:r>
      <w:proofErr w:type="spellStart"/>
      <w:r w:rsidR="000E4E4E" w:rsidRPr="00E7135D">
        <w:t>Ciocalteu</w:t>
      </w:r>
      <w:proofErr w:type="spellEnd"/>
      <w:r w:rsidR="000E4E4E" w:rsidRPr="00E7135D">
        <w:t xml:space="preserve"> reagent solution at a 1:10 volumetric ratio</w:t>
      </w:r>
      <w:r w:rsidR="00ED0333" w:rsidRPr="00E7135D">
        <w:t xml:space="preserve"> </w:t>
      </w:r>
      <w:r w:rsidR="00ED0333" w:rsidRPr="00E7135D">
        <w:fldChar w:fldCharType="begin" w:fldLock="1"/>
      </w:r>
      <w:r w:rsidR="00ED0333" w:rsidRPr="00E7135D">
        <w:instrText>ADDIN CSL_CITATION {"citationItems":[{"id":"ITEM-1","itemData":{"abstract":"Cocoa bean shell (CBS) is a by-product with aromatic characteristics that can enhance the aroma and bioactivity of herbal infusions. This study was aimed to determine the effect of the addition of cocoa bean shell on the metabolite profile and antioxidant activity of infusions made with Ilex guayusa and Vernonanthura patens and their mixtures. Metabolite profile was analyzed by gas chromatography-mass spectrometry combined with multivariate analysis. Total polyphenol content and flavonoids were determined by the Folin-Ciocalteu method and by the flavonoid-AlCl3 complex, respectively. Antioxidant activities were measured by the decolorization assay of the 2,2-diphenyl-1-picrylhydrazyl radical and the ferric reducing antioxidant power. The results revealed that the addition of CBS increases the content of phenolic acids in the infusions (caffeic acid, 4-hydroxybenzoic acid, and pyrocatechol). Nonetheless, the antioxidant activity of the infusions decreased with the addition of CBS (16.21 to 2.74 TEAC). Carboxylic acids and derivatives, major compounds present in the infusions prepared with V. patens, were the metabolites that showed the highest correlation with the antioxidant activity. This study suggests that the infusions made with CBS present a profile of metabolites different from the infusions of I. guayusa, V. patens, and their mixtures.","author":[{"dropping-particle":"","family":"Quijano-Avilés","given":"Maria","non-dropping-particle":"","parse-names":false,"suffix":""},{"dropping-particle":"","family":"Chóez-Guaranda","given":"Ivan","non-dropping-particle":"","parse-names":false,"suffix":""},{"dropping-particle":"","family":"Viteri","given":"Rafael","non-dropping-particle":"","parse-names":false,"suffix":""},{"dropping-particle":"","family":"Barragán-Lucas","given":"Ana","non-dropping-particle":"","parse-names":false,"suffix":""},{"dropping-particle":"","family":"Sosa","given":"Daynet","non-dropping-particle":"","parse-names":false,"suffix":""},{"dropping-particle":"","family":"Manzano","given":"Patricia","non-dropping-particle":"","parse-names":false,"suffix":""}],"container-title":"International Journal of Food Science","id":"ITEM-1","issued":{"date-parts":[["2021"]]},"publisher":"Hindawi Limited","title":"Effect of Cocoa Bean Shell Addition on Metabolite Profile and Antioxidant Activity of Herbal Infusions","type":"article-journal","volume":"9915797"},"uris":["http://www.mendeley.com/documents/?uuid=3aaf7646-965a-426c-bddd-927b417cd235"]}],"mendeley":{"formattedCitation":"(Quijano-Avilés et al., 2021)","plainTextFormattedCitation":"(Quijano-Avilés et al., 2021)","previouslyFormattedCitation":"(Quijano-Avilés et al., 2021)"},"properties":{"noteIndex":0},"schema":"https://github.com/citation-style-language/schema/raw/master/csl-citation.json"}</w:instrText>
      </w:r>
      <w:r w:rsidR="00ED0333" w:rsidRPr="00E7135D">
        <w:fldChar w:fldCharType="separate"/>
      </w:r>
      <w:r w:rsidR="00ED0333" w:rsidRPr="00E7135D">
        <w:rPr>
          <w:noProof/>
        </w:rPr>
        <w:t>(Quijano-Avilés et al., 2021)</w:t>
      </w:r>
      <w:r w:rsidR="00ED0333" w:rsidRPr="00E7135D">
        <w:fldChar w:fldCharType="end"/>
      </w:r>
      <w:r w:rsidR="000E4E4E" w:rsidRPr="00E7135D">
        <w:t xml:space="preserve">. </w:t>
      </w:r>
      <w:r w:rsidR="00AE140A" w:rsidRPr="00E7135D">
        <w:t xml:space="preserve">The absorbance of the samples is measured using the </w:t>
      </w:r>
      <w:proofErr w:type="spellStart"/>
      <w:r w:rsidR="00AE140A" w:rsidRPr="00E7135D">
        <w:t>BioTek</w:t>
      </w:r>
      <w:proofErr w:type="spellEnd"/>
      <w:r w:rsidR="00AE140A" w:rsidRPr="00E7135D">
        <w:t xml:space="preserve"> </w:t>
      </w:r>
      <w:proofErr w:type="spellStart"/>
      <w:r w:rsidR="00AE140A" w:rsidRPr="00E7135D">
        <w:t>Cytation</w:t>
      </w:r>
      <w:proofErr w:type="spellEnd"/>
      <w:r w:rsidR="00AE140A" w:rsidRPr="00E7135D">
        <w:t>™ 5 instrument at a wavelength of</w:t>
      </w:r>
      <w:r w:rsidR="000E4E4E" w:rsidRPr="00E7135D">
        <w:t xml:space="preserve"> </w:t>
      </w:r>
      <m:oMath>
        <m:r>
          <m:rPr>
            <m:sty m:val="p"/>
          </m:rPr>
          <w:rPr>
            <w:rFonts w:ascii="Cambria Math" w:hAnsi="Cambria Math"/>
          </w:rPr>
          <m:t>760×</m:t>
        </m:r>
        <m:sSup>
          <m:sSupPr>
            <m:ctrlPr>
              <w:rPr>
                <w:rFonts w:ascii="Cambria Math" w:hAnsi="Cambria Math"/>
                <w:bCs/>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 xml:space="preserve"> m,</m:t>
        </m:r>
      </m:oMath>
      <w:r w:rsidR="000E4E4E" w:rsidRPr="00E7135D">
        <w:t xml:space="preserve">, </w:t>
      </w:r>
      <w:r w:rsidR="00913FE4" w:rsidRPr="00E7135D">
        <w:t>and the concentration is determined using a relation between absorbance and gallic acid concentration. Eq(6) shows the linear regression between absorbance and gallic acid concentration with a coefficient of determination of 0.991</w:t>
      </w:r>
      <w:r w:rsidR="00ED0333" w:rsidRPr="00E7135D">
        <w:t xml:space="preserve"> </w:t>
      </w:r>
      <w:r w:rsidR="00F13850" w:rsidRPr="00E7135D">
        <w:t xml:space="preserve"> </w:t>
      </w:r>
      <w:r w:rsidR="00ED0333" w:rsidRPr="00E7135D">
        <w:fldChar w:fldCharType="begin" w:fldLock="1"/>
      </w:r>
      <w:r w:rsidR="00ED0333" w:rsidRPr="00E7135D">
        <w:instrText>ADDIN CSL_CITATION {"citationItems":[{"id":"ITEM-1","itemData":{"author":[{"dropping-particle":"","family":"Patiño","given":"Oscar","non-dropping-particle":"","parse-names":false,"suffix":""},{"dropping-particle":"","family":"Prado","given":"Ginger","non-dropping-particle":"","parse-names":false,"suffix":""}],"id":"ITEM-1","issued":{"date-parts":[["2022"]]},"number-of-pages":"1-64","publisher":"ESCUELA SUPERIOR POLITÉCNICA DEL LITORAL Facultad","title":"Determinación de parámetros experimentales para un modelo de extracción sólido-líquido de una bebida nutracéutica. [Determination of experimental parameters for a solid-liquid extraction model of a nutraceutical beverage.]","type":"thesis"},"uris":["http://www.mendeley.com/documents/?uuid=9f65a4e6-0b56-4c4f-8b13-0a439d7187a7"]}],"mendeley":{"formattedCitation":"(Patiño &amp; Prado, 2022)","plainTextFormattedCitation":"(Patiño &amp; Prado, 2022)","previouslyFormattedCitation":"(Patiño &amp; Prado, 2022)"},"properties":{"noteIndex":0},"schema":"https://github.com/citation-style-language/schema/raw/master/csl-citation.json"}</w:instrText>
      </w:r>
      <w:r w:rsidR="00ED0333" w:rsidRPr="00E7135D">
        <w:fldChar w:fldCharType="separate"/>
      </w:r>
      <w:r w:rsidR="00ED0333" w:rsidRPr="00E7135D">
        <w:rPr>
          <w:noProof/>
        </w:rPr>
        <w:t>(Patiño &amp; Prado, 2022)</w:t>
      </w:r>
      <w:r w:rsidR="00ED0333" w:rsidRPr="00E7135D">
        <w:fldChar w:fldCharType="end"/>
      </w:r>
      <w:r w:rsidR="000E4E4E" w:rsidRPr="00E7135D">
        <w:t>.</w:t>
      </w:r>
    </w:p>
    <w:tbl>
      <w:tblPr>
        <w:tblW w:w="5000" w:type="pct"/>
        <w:tblLook w:val="04A0" w:firstRow="1" w:lastRow="0" w:firstColumn="1" w:lastColumn="0" w:noHBand="0" w:noVBand="1"/>
      </w:tblPr>
      <w:tblGrid>
        <w:gridCol w:w="7983"/>
        <w:gridCol w:w="804"/>
      </w:tblGrid>
      <w:tr w:rsidR="000B4493" w:rsidRPr="00E7135D" w14:paraId="45B3787B" w14:textId="77777777">
        <w:tc>
          <w:tcPr>
            <w:tcW w:w="7983" w:type="dxa"/>
            <w:shd w:val="clear" w:color="auto" w:fill="auto"/>
            <w:vAlign w:val="center"/>
          </w:tcPr>
          <w:p w14:paraId="2DDC761C" w14:textId="4FFB558D" w:rsidR="000B4493" w:rsidRPr="00E7135D" w:rsidRDefault="00000000">
            <w:pPr>
              <w:pStyle w:val="CETEquation"/>
              <w:rPr>
                <w:bCs/>
                <w:lang w:val="en-US"/>
              </w:rPr>
            </w:pPr>
            <m:oMathPara>
              <m:oMathParaPr>
                <m:jc m:val="left"/>
              </m:oMathParaPr>
              <m:oMath>
                <m:d>
                  <m:dPr>
                    <m:begChr m:val="["/>
                    <m:endChr m:val="]"/>
                    <m:ctrlPr>
                      <w:rPr>
                        <w:rFonts w:ascii="Cambria Math" w:hAnsi="Cambria Math"/>
                        <w:bCs/>
                        <w:i/>
                        <w:lang w:val="en-US"/>
                      </w:rPr>
                    </m:ctrlPr>
                  </m:dPr>
                  <m:e>
                    <m:r>
                      <w:rPr>
                        <w:rFonts w:ascii="Cambria Math" w:hAnsi="Cambria Math"/>
                        <w:lang w:val="en-US"/>
                      </w:rPr>
                      <m:t>c</m:t>
                    </m:r>
                  </m:e>
                </m:d>
                <m:r>
                  <m:rPr>
                    <m:sty m:val="p"/>
                  </m:rPr>
                  <w:rPr>
                    <w:rFonts w:ascii="Cambria Math" w:hAnsi="Cambria Math"/>
                    <w:lang w:val="en-US"/>
                  </w:rPr>
                  <m:t>=</m:t>
                </m:r>
                <m:d>
                  <m:dPr>
                    <m:ctrlPr>
                      <w:rPr>
                        <w:rFonts w:ascii="Cambria Math" w:hAnsi="Cambria Math"/>
                        <w:bCs/>
                        <w:lang w:val="en-US"/>
                      </w:rPr>
                    </m:ctrlPr>
                  </m:dPr>
                  <m:e>
                    <m:r>
                      <w:rPr>
                        <w:rFonts w:ascii="Cambria Math" w:hAnsi="Cambria Math"/>
                        <w:lang w:val="en-US"/>
                      </w:rPr>
                      <m:t>5.26*</m:t>
                    </m:r>
                    <m:sSup>
                      <m:sSupPr>
                        <m:ctrlPr>
                          <w:rPr>
                            <w:rFonts w:ascii="Cambria Math" w:hAnsi="Cambria Math"/>
                            <w:bCs/>
                            <w:i/>
                            <w:lang w:val="en-US"/>
                          </w:rPr>
                        </m:ctrlPr>
                      </m:sSupPr>
                      <m:e>
                        <m:r>
                          <w:rPr>
                            <w:rFonts w:ascii="Cambria Math" w:hAnsi="Cambria Math"/>
                            <w:lang w:val="en-US"/>
                          </w:rPr>
                          <m:t>10</m:t>
                        </m:r>
                      </m:e>
                      <m:sup>
                        <m:r>
                          <w:rPr>
                            <w:rFonts w:ascii="Cambria Math" w:hAnsi="Cambria Math"/>
                            <w:lang w:val="en-US"/>
                          </w:rPr>
                          <m:t>5</m:t>
                        </m:r>
                      </m:sup>
                    </m:sSup>
                    <m:ctrlPr>
                      <w:rPr>
                        <w:rFonts w:ascii="Cambria Math" w:hAnsi="Cambria Math"/>
                        <w:bCs/>
                        <w:i/>
                        <w:lang w:val="en-US"/>
                      </w:rPr>
                    </m:ctrlPr>
                  </m:e>
                </m:d>
                <m:r>
                  <w:rPr>
                    <w:rFonts w:ascii="Cambria Math" w:hAnsi="Cambria Math"/>
                    <w:lang w:val="en-US"/>
                  </w:rPr>
                  <m:t>*A-7.90*</m:t>
                </m:r>
                <m:sSup>
                  <m:sSupPr>
                    <m:ctrlPr>
                      <w:rPr>
                        <w:rFonts w:ascii="Cambria Math" w:hAnsi="Cambria Math"/>
                        <w:bCs/>
                        <w:i/>
                        <w:lang w:val="en-US"/>
                      </w:rPr>
                    </m:ctrlPr>
                  </m:sSupPr>
                  <m:e>
                    <m:r>
                      <w:rPr>
                        <w:rFonts w:ascii="Cambria Math" w:hAnsi="Cambria Math"/>
                        <w:lang w:val="en-US"/>
                      </w:rPr>
                      <m:t>10</m:t>
                    </m:r>
                  </m:e>
                  <m:sup>
                    <m:r>
                      <w:rPr>
                        <w:rFonts w:ascii="Cambria Math" w:hAnsi="Cambria Math"/>
                        <w:lang w:val="en-US"/>
                      </w:rPr>
                      <m:t>-3</m:t>
                    </m:r>
                  </m:sup>
                </m:sSup>
              </m:oMath>
            </m:oMathPara>
          </w:p>
        </w:tc>
        <w:tc>
          <w:tcPr>
            <w:tcW w:w="804" w:type="dxa"/>
            <w:shd w:val="clear" w:color="auto" w:fill="auto"/>
            <w:vAlign w:val="center"/>
          </w:tcPr>
          <w:p w14:paraId="7DABDFBE" w14:textId="77777777" w:rsidR="000B4493" w:rsidRPr="00E7135D" w:rsidRDefault="000B4493">
            <w:pPr>
              <w:pStyle w:val="CETEquation"/>
              <w:jc w:val="right"/>
              <w:rPr>
                <w:bCs/>
                <w:lang w:val="en-US"/>
              </w:rPr>
            </w:pPr>
            <w:r w:rsidRPr="00E7135D">
              <w:rPr>
                <w:bCs/>
                <w:lang w:val="en-US"/>
              </w:rPr>
              <w:t>(6)</w:t>
            </w:r>
          </w:p>
        </w:tc>
      </w:tr>
    </w:tbl>
    <w:p w14:paraId="4D491A2C" w14:textId="570BA7A1" w:rsidR="00F5645C" w:rsidRPr="00E7135D" w:rsidRDefault="00795001" w:rsidP="00765D20">
      <w:pPr>
        <w:pStyle w:val="CETBodytext"/>
      </w:pPr>
      <w:r w:rsidRPr="00E7135D">
        <w:t>w</w:t>
      </w:r>
      <w:r w:rsidR="00E51C65" w:rsidRPr="00E7135D">
        <w:t>here</w:t>
      </w:r>
      <w:r w:rsidR="00F5645C" w:rsidRPr="00E7135D">
        <w:rPr>
          <w:rStyle w:val="CETBodytextCarattere"/>
        </w:rPr>
        <w:t xml:space="preserve"> </w:t>
      </w:r>
      <m:oMath>
        <m:r>
          <w:rPr>
            <w:rStyle w:val="CETBodytextCarattere"/>
            <w:rFonts w:ascii="Cambria Math" w:hAnsi="Cambria Math"/>
          </w:rPr>
          <m:t>c</m:t>
        </m:r>
      </m:oMath>
      <w:r w:rsidR="00F5645C" w:rsidRPr="00E7135D">
        <w:t xml:space="preserve"> represent</w:t>
      </w:r>
      <w:r w:rsidR="00E51C65" w:rsidRPr="00E7135D">
        <w:t>s the concentration</w:t>
      </w:r>
      <w:r w:rsidR="00153654" w:rsidRPr="00E7135D">
        <w:t xml:space="preserve"> </w:t>
      </w:r>
      <m:oMath>
        <m:r>
          <m:rPr>
            <m:sty m:val="p"/>
          </m:rPr>
          <w:rPr>
            <w:rFonts w:ascii="Cambria Math" w:hAnsi="Cambria Math"/>
          </w:rPr>
          <m:t xml:space="preserve">(kg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 xml:space="preserve">), </m:t>
        </m:r>
      </m:oMath>
      <w:r w:rsidRPr="00E7135D">
        <w:t>and</w:t>
      </w:r>
      <w:r w:rsidR="00153654" w:rsidRPr="00E7135D">
        <w:t xml:space="preserve"> </w:t>
      </w:r>
      <m:oMath>
        <m:r>
          <w:rPr>
            <w:rFonts w:ascii="Cambria Math" w:hAnsi="Cambria Math"/>
          </w:rPr>
          <m:t>A</m:t>
        </m:r>
        <m:r>
          <m:rPr>
            <m:sty m:val="p"/>
          </m:rPr>
          <w:rPr>
            <w:rFonts w:ascii="Cambria Math" w:hAnsi="Cambria Math"/>
          </w:rPr>
          <m:t xml:space="preserve"> </m:t>
        </m:r>
      </m:oMath>
      <w:r w:rsidR="00E51C65" w:rsidRPr="00E7135D">
        <w:t xml:space="preserve">is the </w:t>
      </w:r>
      <w:r w:rsidR="000D5E05" w:rsidRPr="00E7135D">
        <w:t>absorbance</w:t>
      </w:r>
      <w:r w:rsidR="00F5645C" w:rsidRPr="00E7135D">
        <w:t xml:space="preserve"> </w:t>
      </w:r>
      <w:r w:rsidR="00153654" w:rsidRPr="00E7135D">
        <w:t>(</w:t>
      </w:r>
      <m:oMath>
        <m:r>
          <m:rPr>
            <m:sty m:val="p"/>
          </m:rPr>
          <w:rPr>
            <w:rFonts w:ascii="Cambria Math" w:hAnsi="Cambria Math"/>
          </w:rPr>
          <m:t>m)</m:t>
        </m:r>
      </m:oMath>
      <w:r w:rsidR="00F5645C" w:rsidRPr="00E7135D">
        <w:t>.</w:t>
      </w:r>
    </w:p>
    <w:p w14:paraId="20A6CB01" w14:textId="7FC93704" w:rsidR="004E5962" w:rsidRPr="00E7135D" w:rsidRDefault="005A0BAB" w:rsidP="007128D6">
      <w:pPr>
        <w:pStyle w:val="CETBodytext"/>
      </w:pPr>
      <w:r w:rsidRPr="00E7135D">
        <w:t>On the other hand, the solute concentration in the solid phase is determined through the mass balance of the phenolic compounds. Eq(7) represents the mass balance using concentration and volume. The solid phase volume can be calculated by the relationship between its mass (</w:t>
      </w:r>
      <m:oMath>
        <m:r>
          <m:rPr>
            <m:sty m:val="p"/>
          </m:rPr>
          <w:rPr>
            <w:rFonts w:ascii="Cambria Math" w:hAnsi="Cambria Math"/>
          </w:rPr>
          <m:t>0.1 kg</m:t>
        </m:r>
      </m:oMath>
      <w:r w:rsidRPr="00E7135D">
        <w:t>) and its solid density</w:t>
      </w:r>
      <w:r w:rsidR="00FF4138" w:rsidRPr="00E7135D">
        <w:t xml:space="preserve"> (</w:t>
      </w:r>
      <m:oMath>
        <m:r>
          <m:rPr>
            <m:sty m:val="p"/>
          </m:rPr>
          <w:rPr>
            <w:rFonts w:ascii="Cambria Math" w:hAnsi="Cambria Math"/>
          </w:rPr>
          <m:t xml:space="preserve">1360 kg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00FF4138" w:rsidRPr="00E7135D">
        <w:t>)</w:t>
      </w:r>
      <w:r w:rsidR="00F13850" w:rsidRPr="00E7135D">
        <w:t xml:space="preserve"> </w:t>
      </w:r>
      <w:r w:rsidR="00F13850" w:rsidRPr="00E7135D">
        <w:rPr>
          <w:b/>
        </w:rPr>
        <w:fldChar w:fldCharType="begin" w:fldLock="1"/>
      </w:r>
      <w:r w:rsidR="00F13850" w:rsidRPr="00E7135D">
        <w:instrText>ADDIN CSL_CITATION {"citationItems":[{"id":"ITEM-1","itemData":{"author":[{"dropping-particle":"","family":"Patiño","given":"Oscar","non-dropping-particle":"","parse-names":false,"suffix":""},{"dropping-particle":"","family":"Prado","given":"Ginger","non-dropping-particle":"","parse-names":false,"suffix":""}],"id":"ITEM-1","issued":{"date-parts":[["2022"]]},"number-of-pages":"1-64","publisher":"ESCUELA SUPERIOR POLITÉCNICA DEL LITORAL Facultad","title":"Determinación de parámetros experimentales para un modelo de extracción sólido-líquido de una bebida nutracéutica. [Determination of experimental parameters for a solid-liquid extraction model of a nutraceutical beverage.]","type":"thesis"},"uris":["http://www.mendeley.com/documents/?uuid=9f65a4e6-0b56-4c4f-8b13-0a439d7187a7"]}],"mendeley":{"formattedCitation":"(Patiño &amp; Prado, 2022)","plainTextFormattedCitation":"(Patiño &amp; Prado, 2022)","previouslyFormattedCitation":"(Patiño &amp; Prado, 2022)"},"properties":{"noteIndex":0},"schema":"https://github.com/citation-style-language/schema/raw/master/csl-citation.json"}</w:instrText>
      </w:r>
      <w:r w:rsidR="00F13850" w:rsidRPr="00E7135D">
        <w:rPr>
          <w:b/>
        </w:rPr>
        <w:fldChar w:fldCharType="separate"/>
      </w:r>
      <w:r w:rsidR="00F13850" w:rsidRPr="00E7135D">
        <w:rPr>
          <w:noProof/>
        </w:rPr>
        <w:t>(Patiño &amp; Prado, 2022)</w:t>
      </w:r>
      <w:r w:rsidR="00F13850" w:rsidRPr="00E7135D">
        <w:rPr>
          <w:b/>
        </w:rPr>
        <w:fldChar w:fldCharType="end"/>
      </w:r>
      <w:r w:rsidR="00FF4138" w:rsidRPr="00E7135D">
        <w:t>.</w:t>
      </w:r>
    </w:p>
    <w:tbl>
      <w:tblPr>
        <w:tblW w:w="5000" w:type="pct"/>
        <w:tblLook w:val="04A0" w:firstRow="1" w:lastRow="0" w:firstColumn="1" w:lastColumn="0" w:noHBand="0" w:noVBand="1"/>
      </w:tblPr>
      <w:tblGrid>
        <w:gridCol w:w="7983"/>
        <w:gridCol w:w="804"/>
      </w:tblGrid>
      <w:tr w:rsidR="008E52B8" w:rsidRPr="00E7135D" w14:paraId="3911DA8D" w14:textId="77777777">
        <w:tc>
          <w:tcPr>
            <w:tcW w:w="7983" w:type="dxa"/>
            <w:shd w:val="clear" w:color="auto" w:fill="auto"/>
            <w:vAlign w:val="center"/>
          </w:tcPr>
          <w:p w14:paraId="3FB4C461" w14:textId="78094574" w:rsidR="008E52B8" w:rsidRPr="00E7135D" w:rsidRDefault="00000000">
            <w:pPr>
              <w:pStyle w:val="CETEquation"/>
              <w:rPr>
                <w:bCs/>
                <w:lang w:val="en-US"/>
              </w:rPr>
            </w:pPr>
            <m:oMathPara>
              <m:oMathParaPr>
                <m:jc m:val="left"/>
              </m:oMathParaPr>
              <m:oMath>
                <m:sSub>
                  <m:sSubPr>
                    <m:ctrlPr>
                      <w:rPr>
                        <w:rFonts w:ascii="Cambria Math" w:hAnsi="Cambria Math"/>
                        <w:bCs/>
                        <w:lang w:val="en-US"/>
                      </w:rPr>
                    </m:ctrlPr>
                  </m:sSubPr>
                  <m:e>
                    <m:r>
                      <w:rPr>
                        <w:rFonts w:ascii="Cambria Math" w:hAnsi="Cambria Math"/>
                        <w:lang w:val="en-US"/>
                      </w:rPr>
                      <m:t>c</m:t>
                    </m:r>
                    <m:ctrlPr>
                      <w:rPr>
                        <w:rFonts w:ascii="Cambria Math" w:hAnsi="Cambria Math"/>
                        <w:bCs/>
                        <w:i/>
                        <w:lang w:val="en-US"/>
                      </w:rPr>
                    </m:ctrlPr>
                  </m:e>
                  <m:sub>
                    <m:r>
                      <w:rPr>
                        <w:rFonts w:ascii="Cambria Math" w:hAnsi="Cambria Math"/>
                        <w:lang w:val="en-US"/>
                      </w:rPr>
                      <m:t>β0</m:t>
                    </m:r>
                  </m:sub>
                </m:sSub>
                <m:sSub>
                  <m:sSubPr>
                    <m:ctrlPr>
                      <w:rPr>
                        <w:rFonts w:ascii="Cambria Math" w:hAnsi="Cambria Math"/>
                        <w:bCs/>
                        <w:lang w:val="en-US"/>
                      </w:rPr>
                    </m:ctrlPr>
                  </m:sSubPr>
                  <m:e>
                    <m:r>
                      <m:rPr>
                        <m:sty m:val="p"/>
                      </m:rPr>
                      <w:rPr>
                        <w:rFonts w:ascii="Cambria Math" w:hAnsi="Cambria Math"/>
                        <w:lang w:val="en-US"/>
                      </w:rPr>
                      <m:t>V</m:t>
                    </m:r>
                  </m:e>
                  <m:sub>
                    <m:r>
                      <w:rPr>
                        <w:rFonts w:ascii="Cambria Math" w:hAnsi="Cambria Math"/>
                        <w:lang w:val="en-US"/>
                      </w:rPr>
                      <m:t>β</m:t>
                    </m:r>
                  </m:sub>
                </m:sSub>
                <m:r>
                  <m:rPr>
                    <m:sty m:val="p"/>
                  </m:rPr>
                  <w:rPr>
                    <w:rFonts w:ascii="Cambria Math" w:hAnsi="Cambria Math"/>
                    <w:lang w:val="en-US"/>
                  </w:rPr>
                  <m:t>=</m:t>
                </m:r>
                <m:sSub>
                  <m:sSubPr>
                    <m:ctrlPr>
                      <w:rPr>
                        <w:rFonts w:ascii="Cambria Math" w:hAnsi="Cambria Math"/>
                        <w:bCs/>
                        <w:lang w:val="en-US"/>
                      </w:rPr>
                    </m:ctrlPr>
                  </m:sSubPr>
                  <m:e>
                    <m:r>
                      <w:rPr>
                        <w:rFonts w:ascii="Cambria Math" w:hAnsi="Cambria Math"/>
                        <w:lang w:val="en-US"/>
                      </w:rPr>
                      <m:t>c</m:t>
                    </m:r>
                  </m:e>
                  <m:sub>
                    <m:r>
                      <w:rPr>
                        <w:rFonts w:ascii="Cambria Math" w:hAnsi="Cambria Math"/>
                        <w:lang w:val="en-US"/>
                      </w:rPr>
                      <m:t>β,t=x</m:t>
                    </m:r>
                  </m:sub>
                </m:sSub>
                <m:sSub>
                  <m:sSubPr>
                    <m:ctrlPr>
                      <w:rPr>
                        <w:rFonts w:ascii="Cambria Math" w:hAnsi="Cambria Math"/>
                        <w:bCs/>
                        <w:lang w:val="en-US"/>
                      </w:rPr>
                    </m:ctrlPr>
                  </m:sSubPr>
                  <m:e>
                    <m:r>
                      <m:rPr>
                        <m:sty m:val="p"/>
                      </m:rPr>
                      <w:rPr>
                        <w:rFonts w:ascii="Cambria Math" w:hAnsi="Cambria Math"/>
                        <w:lang w:val="en-US"/>
                      </w:rPr>
                      <m:t>V</m:t>
                    </m:r>
                  </m:e>
                  <m:sub>
                    <m:r>
                      <w:rPr>
                        <w:rFonts w:ascii="Cambria Math" w:hAnsi="Cambria Math"/>
                        <w:lang w:val="en-US"/>
                      </w:rPr>
                      <m:t>β</m:t>
                    </m:r>
                  </m:sub>
                </m:sSub>
                <m:r>
                  <w:rPr>
                    <w:rFonts w:ascii="Cambria Math" w:hAnsi="Cambria Math"/>
                    <w:lang w:val="en-US"/>
                  </w:rPr>
                  <m:t>+</m:t>
                </m:r>
                <m:sSub>
                  <m:sSubPr>
                    <m:ctrlPr>
                      <w:rPr>
                        <w:rFonts w:ascii="Cambria Math" w:hAnsi="Cambria Math"/>
                        <w:bCs/>
                        <w:lang w:val="en-US"/>
                      </w:rPr>
                    </m:ctrlPr>
                  </m:sSubPr>
                  <m:e>
                    <m:r>
                      <w:rPr>
                        <w:rFonts w:ascii="Cambria Math" w:hAnsi="Cambria Math"/>
                        <w:lang w:val="en-US"/>
                      </w:rPr>
                      <m:t>c</m:t>
                    </m:r>
                    <m:ctrlPr>
                      <w:rPr>
                        <w:rFonts w:ascii="Cambria Math" w:hAnsi="Cambria Math"/>
                        <w:bCs/>
                        <w:i/>
                        <w:lang w:val="en-US"/>
                      </w:rPr>
                    </m:ctrlPr>
                  </m:e>
                  <m:sub>
                    <m:r>
                      <w:rPr>
                        <w:rFonts w:ascii="Cambria Math" w:hAnsi="Cambria Math"/>
                        <w:lang w:val="en-US"/>
                      </w:rPr>
                      <m:t>γ, t=x</m:t>
                    </m:r>
                  </m:sub>
                </m:sSub>
                <m:sSub>
                  <m:sSubPr>
                    <m:ctrlPr>
                      <w:rPr>
                        <w:rFonts w:ascii="Cambria Math" w:hAnsi="Cambria Math"/>
                        <w:bCs/>
                        <w:lang w:val="en-US"/>
                      </w:rPr>
                    </m:ctrlPr>
                  </m:sSubPr>
                  <m:e>
                    <m:r>
                      <m:rPr>
                        <m:sty m:val="p"/>
                      </m:rPr>
                      <w:rPr>
                        <w:rFonts w:ascii="Cambria Math" w:hAnsi="Cambria Math"/>
                        <w:lang w:val="en-US"/>
                      </w:rPr>
                      <m:t>V</m:t>
                    </m:r>
                  </m:e>
                  <m:sub>
                    <m:r>
                      <w:rPr>
                        <w:rFonts w:ascii="Cambria Math" w:hAnsi="Cambria Math"/>
                        <w:lang w:val="en-US"/>
                      </w:rPr>
                      <m:t>y</m:t>
                    </m:r>
                  </m:sub>
                </m:sSub>
              </m:oMath>
            </m:oMathPara>
          </w:p>
        </w:tc>
        <w:tc>
          <w:tcPr>
            <w:tcW w:w="804" w:type="dxa"/>
            <w:shd w:val="clear" w:color="auto" w:fill="auto"/>
            <w:vAlign w:val="center"/>
          </w:tcPr>
          <w:p w14:paraId="14DE8E9D" w14:textId="4BF16306" w:rsidR="008E52B8" w:rsidRPr="00E7135D" w:rsidRDefault="008E52B8">
            <w:pPr>
              <w:pStyle w:val="CETEquation"/>
              <w:jc w:val="right"/>
              <w:rPr>
                <w:bCs/>
                <w:lang w:val="en-US"/>
              </w:rPr>
            </w:pPr>
            <w:r w:rsidRPr="00E7135D">
              <w:rPr>
                <w:bCs/>
                <w:lang w:val="en-US"/>
              </w:rPr>
              <w:t>(</w:t>
            </w:r>
            <w:r w:rsidR="000B4493" w:rsidRPr="00E7135D">
              <w:rPr>
                <w:bCs/>
                <w:lang w:val="en-US"/>
              </w:rPr>
              <w:t>7</w:t>
            </w:r>
            <w:r w:rsidRPr="00E7135D">
              <w:rPr>
                <w:bCs/>
                <w:lang w:val="en-US"/>
              </w:rPr>
              <w:t>)</w:t>
            </w:r>
          </w:p>
        </w:tc>
      </w:tr>
    </w:tbl>
    <w:p w14:paraId="1BDDE8E2" w14:textId="3467AE9A" w:rsidR="00FC0D7E" w:rsidRPr="00E7135D" w:rsidRDefault="00D5724B" w:rsidP="007128D6">
      <w:pPr>
        <w:pStyle w:val="CETBodytext"/>
        <w:rPr>
          <w:b/>
        </w:rPr>
      </w:pPr>
      <w:r w:rsidRPr="00E7135D">
        <w:t xml:space="preserve">where </w:t>
      </w:r>
      <m:oMath>
        <m:r>
          <w:rPr>
            <w:rFonts w:ascii="Cambria Math" w:hAnsi="Cambria Math"/>
          </w:rPr>
          <m:t>V</m:t>
        </m:r>
      </m:oMath>
      <w:r w:rsidRPr="00E7135D">
        <w:rPr>
          <w:i/>
        </w:rPr>
        <w:t xml:space="preserve"> </w:t>
      </w:r>
      <w:r w:rsidRPr="00E7135D">
        <w:t>represents the volume, and</w:t>
      </w:r>
      <w:r w:rsidRPr="00E7135D">
        <w:rPr>
          <w:b/>
        </w:rPr>
        <w:t xml:space="preserve"> </w:t>
      </w:r>
      <m:oMath>
        <m:r>
          <w:rPr>
            <w:rFonts w:ascii="Cambria Math" w:hAnsi="Cambria Math"/>
          </w:rPr>
          <m:t>c</m:t>
        </m:r>
      </m:oMath>
      <w:r w:rsidRPr="00E7135D">
        <w:rPr>
          <w:b/>
        </w:rPr>
        <w:t xml:space="preserve"> </w:t>
      </w:r>
      <w:r w:rsidRPr="00E7135D">
        <w:t xml:space="preserve">is the concentration of the solute. The subscript </w:t>
      </w:r>
      <m:oMath>
        <m:r>
          <w:rPr>
            <w:rFonts w:ascii="Cambria Math" w:hAnsi="Cambria Math"/>
          </w:rPr>
          <m:t>t</m:t>
        </m:r>
      </m:oMath>
      <w:r w:rsidRPr="00E7135D">
        <w:t xml:space="preserve"> is the time, and </w:t>
      </w:r>
      <m:oMath>
        <m:r>
          <w:rPr>
            <w:rFonts w:ascii="Cambria Math" w:hAnsi="Cambria Math"/>
          </w:rPr>
          <m:t>t=x</m:t>
        </m:r>
      </m:oMath>
      <w:r w:rsidRPr="00E7135D">
        <w:t xml:space="preserve"> indicates an extraction during the time</w:t>
      </w:r>
      <w:r w:rsidRPr="00E7135D">
        <w:rPr>
          <w:b/>
        </w:rPr>
        <w:t xml:space="preserve"> </w:t>
      </w:r>
      <m:oMath>
        <m:r>
          <w:rPr>
            <w:rFonts w:ascii="Cambria Math" w:hAnsi="Cambria Math"/>
          </w:rPr>
          <m:t>x</m:t>
        </m:r>
      </m:oMath>
      <w:r w:rsidRPr="00E7135D">
        <w:t>. The subscripts</w:t>
      </w:r>
      <m:oMath>
        <m:r>
          <w:rPr>
            <w:rFonts w:ascii="Cambria Math" w:hAnsi="Cambria Math"/>
          </w:rPr>
          <m:t xml:space="preserve"> β</m:t>
        </m:r>
      </m:oMath>
      <w:r w:rsidRPr="00E7135D">
        <w:t xml:space="preserve"> and </w:t>
      </w:r>
      <m:oMath>
        <m:r>
          <w:rPr>
            <w:rFonts w:ascii="Cambria Math" w:hAnsi="Cambria Math"/>
          </w:rPr>
          <m:t>γ</m:t>
        </m:r>
      </m:oMath>
      <w:r w:rsidRPr="00E7135D">
        <w:t xml:space="preserve"> represent the phases of solid and solvent, respectively. The subscript </w:t>
      </w:r>
      <m:oMath>
        <m:r>
          <w:rPr>
            <w:rFonts w:ascii="Cambria Math" w:hAnsi="Cambria Math"/>
          </w:rPr>
          <m:t>0</m:t>
        </m:r>
      </m:oMath>
      <w:r w:rsidRPr="00E7135D">
        <w:t xml:space="preserve"> i</w:t>
      </w:r>
      <w:proofErr w:type="spellStart"/>
      <w:r w:rsidRPr="00E7135D">
        <w:t>ndicates</w:t>
      </w:r>
      <w:proofErr w:type="spellEnd"/>
      <w:r w:rsidRPr="00E7135D">
        <w:t xml:space="preserve"> the initial condition.</w:t>
      </w:r>
    </w:p>
    <w:p w14:paraId="2873ADE8" w14:textId="797C1831" w:rsidR="00FB1290" w:rsidRPr="00E7135D" w:rsidRDefault="002739BA" w:rsidP="00846220">
      <w:pPr>
        <w:pStyle w:val="CETheadingx"/>
      </w:pPr>
      <w:r w:rsidRPr="00E7135D">
        <w:t>Parameter Estimation</w:t>
      </w:r>
    </w:p>
    <w:p w14:paraId="625AD9C4" w14:textId="77F5681C" w:rsidR="00002608" w:rsidRPr="00E7135D" w:rsidRDefault="00F31A5D" w:rsidP="00D44003">
      <w:pPr>
        <w:pStyle w:val="CETBodytext"/>
      </w:pPr>
      <w:r w:rsidRPr="00E7135D">
        <w:t xml:space="preserve">In this work, the monitored extractable materials (solute) </w:t>
      </w:r>
      <w:r w:rsidR="001756F3" w:rsidRPr="00E7135D">
        <w:t>are</w:t>
      </w:r>
      <w:r w:rsidRPr="00E7135D">
        <w:t xml:space="preserve"> phenolic compounds during the solid-liquid extraction in </w:t>
      </w:r>
      <w:r w:rsidR="002D0B9A" w:rsidRPr="00E7135D">
        <w:t xml:space="preserve">a </w:t>
      </w:r>
      <w:r w:rsidRPr="00E7135D">
        <w:t xml:space="preserve">mixture of the </w:t>
      </w:r>
      <w:r w:rsidRPr="00E7135D">
        <w:rPr>
          <w:i/>
          <w:iCs/>
        </w:rPr>
        <w:t xml:space="preserve">Ilex </w:t>
      </w:r>
      <w:r w:rsidR="005144A5" w:rsidRPr="00E7135D">
        <w:rPr>
          <w:i/>
          <w:iCs/>
        </w:rPr>
        <w:t>g</w:t>
      </w:r>
      <w:r w:rsidRPr="00E7135D">
        <w:rPr>
          <w:i/>
          <w:iCs/>
        </w:rPr>
        <w:t>uayusa</w:t>
      </w:r>
      <w:r w:rsidRPr="00E7135D">
        <w:t>, Cocoa Husk, and</w:t>
      </w:r>
      <w:r w:rsidR="007E6596" w:rsidRPr="00E7135D">
        <w:t xml:space="preserve"> </w:t>
      </w:r>
      <w:r w:rsidR="007E6596" w:rsidRPr="00E7135D">
        <w:rPr>
          <w:i/>
          <w:iCs/>
        </w:rPr>
        <w:t>Vernonanthura patens</w:t>
      </w:r>
      <w:r w:rsidR="007E6596" w:rsidRPr="00E7135D" w:rsidDel="007E6596">
        <w:rPr>
          <w:i/>
          <w:iCs/>
        </w:rPr>
        <w:t xml:space="preserve"> </w:t>
      </w:r>
      <w:r w:rsidRPr="00E7135D">
        <w:t>plants. The estimation of parameters of the differential equations Eq(1-3</w:t>
      </w:r>
      <w:r w:rsidR="001756F3" w:rsidRPr="00E7135D">
        <w:t>)</w:t>
      </w:r>
      <w:r w:rsidRPr="00E7135D">
        <w:t xml:space="preserve"> and the </w:t>
      </w:r>
      <w:r w:rsidR="001756F3" w:rsidRPr="00E7135D">
        <w:t>average concentration</w:t>
      </w:r>
      <w:r w:rsidRPr="00E7135D">
        <w:t xml:space="preserve"> Eq(4-5</w:t>
      </w:r>
      <w:r w:rsidR="001756F3" w:rsidRPr="00E7135D">
        <w:t xml:space="preserve">) are fitted using the </w:t>
      </w:r>
      <w:r w:rsidRPr="00E7135D">
        <w:t xml:space="preserve">experimental data. </w:t>
      </w:r>
      <w:r w:rsidR="001756F3" w:rsidRPr="00E7135D">
        <w:t xml:space="preserve">For Eq(1-3), the </w:t>
      </w:r>
      <w:r w:rsidRPr="00E7135D">
        <w:t xml:space="preserve">parameters </w:t>
      </w:r>
      <w:r w:rsidR="001756F3" w:rsidRPr="00E7135D">
        <w:t>are</w:t>
      </w:r>
      <w:r w:rsidRPr="00E7135D">
        <w:t xml:space="preserve"> the mass transfer coefficient </w:t>
      </w:r>
      <w:r w:rsidR="001756F3" w:rsidRPr="00E7135D">
        <w:t>for both</w:t>
      </w:r>
      <w:r w:rsidRPr="00E7135D">
        <w:t xml:space="preserve"> the solvent  (</w:t>
      </w:r>
      <m:oMath>
        <m:sSub>
          <m:sSubPr>
            <m:ctrlPr>
              <w:rPr>
                <w:rFonts w:ascii="Cambria Math" w:hAnsi="Cambria Math"/>
                <w:i/>
                <w:iCs/>
              </w:rPr>
            </m:ctrlPr>
          </m:sSubPr>
          <m:e>
            <m:r>
              <w:rPr>
                <w:rFonts w:ascii="Cambria Math" w:hAnsi="Cambria Math"/>
              </w:rPr>
              <m:t>k</m:t>
            </m:r>
          </m:e>
          <m:sub>
            <m:r>
              <w:rPr>
                <w:rFonts w:ascii="Cambria Math" w:hAnsi="Cambria Math"/>
              </w:rPr>
              <m:t>cγ</m:t>
            </m:r>
          </m:sub>
        </m:sSub>
      </m:oMath>
      <w:r w:rsidRPr="00E7135D">
        <w:t>)</w:t>
      </w:r>
      <w:r w:rsidR="00AA3C76" w:rsidRPr="00E7135D">
        <w:t xml:space="preserve"> and the solid </w:t>
      </w:r>
      <w:r w:rsidRPr="00E7135D">
        <w:t xml:space="preserve"> (</w:t>
      </w:r>
      <m:oMath>
        <m:sSub>
          <m:sSubPr>
            <m:ctrlPr>
              <w:rPr>
                <w:rFonts w:ascii="Cambria Math" w:hAnsi="Cambria Math"/>
                <w:i/>
                <w:iCs/>
              </w:rPr>
            </m:ctrlPr>
          </m:sSubPr>
          <m:e>
            <m:r>
              <w:rPr>
                <w:rFonts w:ascii="Cambria Math" w:hAnsi="Cambria Math"/>
              </w:rPr>
              <m:t>k</m:t>
            </m:r>
          </m:e>
          <m:sub>
            <m:r>
              <w:rPr>
                <w:rFonts w:ascii="Cambria Math" w:hAnsi="Cambria Math"/>
              </w:rPr>
              <m:t>cβ</m:t>
            </m:r>
          </m:sub>
        </m:sSub>
      </m:oMath>
      <w:r w:rsidRPr="00E7135D">
        <w:t xml:space="preserve">) </w:t>
      </w:r>
      <w:r w:rsidR="0015225B" w:rsidRPr="00E7135D">
        <w:t>phases, as well as the equilibrium constant</w:t>
      </w:r>
      <w:r w:rsidRPr="00E7135D">
        <w:t xml:space="preserve"> (</w:t>
      </w:r>
      <m:oMath>
        <m:r>
          <w:rPr>
            <w:rFonts w:ascii="Cambria Math" w:hAnsi="Cambria Math"/>
          </w:rPr>
          <m:t>K</m:t>
        </m:r>
      </m:oMath>
      <w:r w:rsidRPr="00E7135D">
        <w:t>).</w:t>
      </w:r>
      <w:r w:rsidR="002F26D3" w:rsidRPr="00E7135D">
        <w:t xml:space="preserve"> Gekko library is a Python package developed for </w:t>
      </w:r>
      <w:proofErr w:type="spellStart"/>
      <w:r w:rsidR="002F26D3" w:rsidRPr="00E7135D">
        <w:t>t</w:t>
      </w:r>
      <w:r w:rsidR="00A00DE8" w:rsidRPr="00E7135D">
        <w:t>optimizingdifferential</w:t>
      </w:r>
      <w:proofErr w:type="spellEnd"/>
      <w:r w:rsidR="00A00DE8" w:rsidRPr="00E7135D">
        <w:t>-algebraic equations and mixed integers, solving problems of</w:t>
      </w:r>
      <w:r w:rsidR="002F26D3" w:rsidRPr="00E7135D">
        <w:t xml:space="preserve"> linear programming, quadratic programming, parameter estimation, dynamic simulation, and nonlinear predictive control  </w:t>
      </w:r>
      <w:r w:rsidR="002F26D3" w:rsidRPr="00E7135D">
        <w:fldChar w:fldCharType="begin" w:fldLock="1"/>
      </w:r>
      <w:r w:rsidR="00A720A7" w:rsidRPr="00E7135D">
        <w:instrText>ADDIN CSL_CITATION {"citationItems":[{"id":"ITEM-1","itemData":{"DOI":"10.3390/pr6080106","ISSN":"2227-9717","abstract":"This paper introduces GEKKO as an optimization suite for Python. GEKKO specializes in dynamic optimization problems for mixed-integer, nonlinear, and differential algebraic equations (DAE) problems. By blending the approaches of typical algebraic modeling languages (AML) and optimal control packages, GEKKO greatly facilitates the development and application of tools such as nonlinear model predicative control (NMPC), real-time optimization (RTO), moving horizon estimation (MHE), and dynamic simulation. GEKKO is an object-oriented Python library that offers model construction, analysis tools, and visualization of simulation and optimization. In a single package, GEKKO provides model reduction, an object-oriented library for data reconciliation/model predictive control, and integrated problem construction/solution/visualization. This paper introduces the GEKKO Optimization Suite, presents GEKKO&amp;rsquo;s approach and unique place among AMLs and optimal control packages, and cites several examples of problems that are enabled by the GEKKO library.","author":[{"dropping-particle":"","family":"Beal","given":"Logan D R","non-dropping-particle":"","parse-names":false,"suffix":""},{"dropping-particle":"","family":"Hill","given":"Daniel C","non-dropping-particle":"","parse-names":false,"suffix":""},{"dropping-particle":"","family":"Martin","given":"R Abraham","non-dropping-particle":"","parse-names":false,"suffix":""},{"dropping-particle":"","family":"Hedengren","given":"John D","non-dropping-particle":"","parse-names":false,"suffix":""}],"container-title":"Processes","id":"ITEM-1","issue":"8","issued":{"date-parts":[["2018"]]},"title":"GEKKO Optimization Suite","type":"article-journal","volume":"6"},"uris":["http://www.mendeley.com/documents/?uuid=66c1b9f8-ef97-44b9-96d7-509022f457a0"]}],"mendeley":{"formattedCitation":"(Beal et al., 2018)","plainTextFormattedCitation":"(Beal et al., 2018)","previouslyFormattedCitation":"(Beal et al., 2018)"},"properties":{"noteIndex":0},"schema":"https://github.com/citation-style-language/schema/raw/master/csl-citation.json"}</w:instrText>
      </w:r>
      <w:r w:rsidR="002F26D3" w:rsidRPr="00E7135D">
        <w:fldChar w:fldCharType="separate"/>
      </w:r>
      <w:r w:rsidR="002F26D3" w:rsidRPr="00E7135D">
        <w:rPr>
          <w:noProof/>
        </w:rPr>
        <w:t xml:space="preserve">(Beal et al., </w:t>
      </w:r>
      <w:r w:rsidR="002F26D3" w:rsidRPr="00E7135D">
        <w:rPr>
          <w:noProof/>
        </w:rPr>
        <w:lastRenderedPageBreak/>
        <w:t>2018)</w:t>
      </w:r>
      <w:r w:rsidR="002F26D3" w:rsidRPr="00E7135D">
        <w:fldChar w:fldCharType="end"/>
      </w:r>
      <w:r w:rsidR="002F26D3" w:rsidRPr="00E7135D">
        <w:t>.</w:t>
      </w:r>
      <w:r w:rsidRPr="00E7135D">
        <w:t xml:space="preserve"> </w:t>
      </w:r>
      <w:r w:rsidR="002F26D3" w:rsidRPr="00E7135D">
        <w:t>For this reason, w</w:t>
      </w:r>
      <w:r w:rsidR="002732B9" w:rsidRPr="00E7135D">
        <w:t>e</w:t>
      </w:r>
      <w:r w:rsidR="00AA4A0B" w:rsidRPr="00E7135D">
        <w:t xml:space="preserve"> </w:t>
      </w:r>
      <w:r w:rsidR="002732B9" w:rsidRPr="00E7135D">
        <w:t xml:space="preserve">use the </w:t>
      </w:r>
      <w:r w:rsidRPr="00E7135D">
        <w:t>Gekko library in Python</w:t>
      </w:r>
      <w:r w:rsidR="002732B9" w:rsidRPr="00E7135D">
        <w:t xml:space="preserve"> to fit these parameters using the </w:t>
      </w:r>
      <w:r w:rsidRPr="00E7135D">
        <w:t xml:space="preserve">resolution mode </w:t>
      </w:r>
      <w:r w:rsidR="00B14E63" w:rsidRPr="00E7135D">
        <w:t>'</w:t>
      </w:r>
      <w:r w:rsidRPr="00E7135D">
        <w:t xml:space="preserve">5 IMODE' because </w:t>
      </w:r>
      <w:r w:rsidR="002732B9" w:rsidRPr="00E7135D">
        <w:t>we require solving a set of</w:t>
      </w:r>
      <w:r w:rsidRPr="00E7135D">
        <w:t xml:space="preserve"> differential </w:t>
      </w:r>
      <w:r w:rsidR="002732B9" w:rsidRPr="00E7135D">
        <w:t>equations</w:t>
      </w:r>
      <w:r w:rsidRPr="00E7135D">
        <w:t xml:space="preserve"> simultaneously</w:t>
      </w:r>
      <w:r w:rsidR="00A02046" w:rsidRPr="00E7135D">
        <w:t xml:space="preserve"> </w:t>
      </w:r>
      <w:r w:rsidR="00A02046" w:rsidRPr="00E7135D">
        <w:fldChar w:fldCharType="begin" w:fldLock="1"/>
      </w:r>
      <w:r w:rsidR="00A02046" w:rsidRPr="00E7135D">
        <w:instrText>ADDIN CSL_CITATION {"citationItems":[{"id":"ITEM-1","itemData":{"DOI":"10.3390/pr6080106","ISSN":"2227-9717","abstract":"This paper introduces GEKKO as an optimization suite for Python. GEKKO specializes in dynamic optimization problems for mixed-integer, nonlinear, and differential algebraic equations (DAE) problems. By blending the approaches of typical algebraic modeling languages (AML) and optimal control packages, GEKKO greatly facilitates the development and application of tools such as nonlinear model predicative control (NMPC), real-time optimization (RTO), moving horizon estimation (MHE), and dynamic simulation. GEKKO is an object-oriented Python library that offers model construction, analysis tools, and visualization of simulation and optimization. In a single package, GEKKO provides model reduction, an object-oriented library for data reconciliation/model predictive control, and integrated problem construction/solution/visualization. This paper introduces the GEKKO Optimization Suite, presents GEKKO&amp;rsquo;s approach and unique place among AMLs and optimal control packages, and cites several examples of problems that are enabled by the GEKKO library.","author":[{"dropping-particle":"","family":"Beal","given":"Logan D R","non-dropping-particle":"","parse-names":false,"suffix":""},{"dropping-particle":"","family":"Hill","given":"Daniel C","non-dropping-particle":"","parse-names":false,"suffix":""},{"dropping-particle":"","family":"Martin","given":"R Abraham","non-dropping-particle":"","parse-names":false,"suffix":""},{"dropping-particle":"","family":"Hedengren","given":"John D","non-dropping-particle":"","parse-names":false,"suffix":""}],"container-title":"Processes","id":"ITEM-1","issue":"8","issued":{"date-parts":[["2018"]]},"title":"GEKKO Optimization Suite","type":"article-journal","volume":"6"},"uris":["http://www.mendeley.com/documents/?uuid=66c1b9f8-ef97-44b9-96d7-509022f457a0"]}],"mendeley":{"formattedCitation":"(Beal et al., 2018)","plainTextFormattedCitation":"(Beal et al., 2018)","previouslyFormattedCitation":"(Beal et al., 2018)"},"properties":{"noteIndex":0},"schema":"https://github.com/citation-style-language/schema/raw/master/csl-citation.json"}</w:instrText>
      </w:r>
      <w:r w:rsidR="00A02046" w:rsidRPr="00E7135D">
        <w:fldChar w:fldCharType="separate"/>
      </w:r>
      <w:r w:rsidR="00A02046" w:rsidRPr="00E7135D">
        <w:rPr>
          <w:noProof/>
        </w:rPr>
        <w:t>(Beal et al., 2018)</w:t>
      </w:r>
      <w:r w:rsidR="00A02046" w:rsidRPr="00E7135D">
        <w:fldChar w:fldCharType="end"/>
      </w:r>
      <w:r w:rsidRPr="00E7135D">
        <w:t xml:space="preserve">. Furthermore, </w:t>
      </w:r>
      <w:r w:rsidR="002757C6" w:rsidRPr="00E7135D">
        <w:t>how the library</w:t>
      </w:r>
      <w:r w:rsidRPr="00E7135D">
        <w:t xml:space="preserve"> requires the </w:t>
      </w:r>
      <w:r w:rsidR="002757C6" w:rsidRPr="00E7135D">
        <w:t>range for</w:t>
      </w:r>
      <w:r w:rsidRPr="00E7135D">
        <w:t xml:space="preserve"> the parameters to be estimated, </w:t>
      </w:r>
      <w:r w:rsidR="002757C6" w:rsidRPr="00E7135D">
        <w:t>we set these</w:t>
      </w:r>
      <w:r w:rsidRPr="00E7135D">
        <w:t xml:space="preserve"> </w:t>
      </w:r>
      <w:r w:rsidR="00795001" w:rsidRPr="00E7135D">
        <w:t>ranges</w:t>
      </w:r>
      <w:r w:rsidRPr="00E7135D">
        <w:t xml:space="preserve"> </w:t>
      </w:r>
      <w:r w:rsidR="002757C6" w:rsidRPr="00E7135D">
        <w:t>in</w:t>
      </w:r>
      <w:r w:rsidRPr="00E7135D">
        <w:rPr>
          <w:rFonts w:ascii="Cambria Math" w:hAnsi="Cambria Math"/>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cβ</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E7135D">
        <w:t>,</w:t>
      </w:r>
      <w:r w:rsidR="00F55B6F" w:rsidRPr="00E7135D">
        <w:rPr>
          <w:i/>
          <w:iCs/>
        </w:rPr>
        <w:t xml:space="preserve"> </w:t>
      </w:r>
      <m:oMath>
        <m:sSub>
          <m:sSubPr>
            <m:ctrlPr>
              <w:rPr>
                <w:rFonts w:ascii="Cambria Math" w:hAnsi="Cambria Math"/>
                <w:i/>
                <w:iCs/>
              </w:rPr>
            </m:ctrlPr>
          </m:sSubPr>
          <m:e>
            <m:r>
              <w:rPr>
                <w:rFonts w:ascii="Cambria Math" w:hAnsi="Cambria Math"/>
              </w:rPr>
              <m:t>k</m:t>
            </m:r>
          </m:e>
          <m:sub>
            <m:r>
              <w:rPr>
                <w:rFonts w:ascii="Cambria Math" w:hAnsi="Cambria Math"/>
              </w:rPr>
              <m:t>cγ</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E7135D">
        <w:t>,</w:t>
      </w:r>
      <w:r w:rsidRPr="00E7135D">
        <w:rPr>
          <w:rFonts w:ascii="Cambria Math" w:hAnsi="Cambria Math"/>
        </w:rPr>
        <w:t xml:space="preserve"> </w:t>
      </w:r>
      <m:oMath>
        <m:r>
          <w:rPr>
            <w:rFonts w:ascii="Cambria Math" w:hAnsi="Cambria Math"/>
          </w:rPr>
          <m:t>K</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 1</m:t>
            </m:r>
          </m:e>
        </m:d>
      </m:oMath>
      <w:r w:rsidRPr="00E7135D">
        <w:rPr>
          <w:rFonts w:ascii="Cambria Math" w:hAnsi="Cambria Math"/>
        </w:rPr>
        <w:t>.</w:t>
      </w:r>
      <w:r w:rsidRPr="00E7135D">
        <w:t xml:space="preserve"> </w:t>
      </w:r>
      <w:r w:rsidR="006D04A1" w:rsidRPr="00E7135D">
        <w:t xml:space="preserve">On the other hand, for Eq(4-5), the estimated </w:t>
      </w:r>
      <w:r w:rsidR="00231EA9" w:rsidRPr="00E7135D">
        <w:t xml:space="preserve">fixed </w:t>
      </w:r>
      <w:r w:rsidR="006D04A1" w:rsidRPr="00E7135D">
        <w:t>parameters are the constants</w:t>
      </w:r>
      <w:r w:rsidRPr="00E7135D">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A22FD5" w:rsidRPr="00E7135D">
        <w:t xml:space="preserve">, </w:t>
      </w:r>
      <m:oMath>
        <m:sSub>
          <m:sSubPr>
            <m:ctrlPr>
              <w:rPr>
                <w:rFonts w:ascii="Cambria Math" w:hAnsi="Cambria Math"/>
              </w:rPr>
            </m:ctrlPr>
          </m:sSubPr>
          <m:e>
            <m:r>
              <w:rPr>
                <w:rFonts w:ascii="Cambria Math" w:hAnsi="Cambria Math"/>
              </w:rPr>
              <m:t>C</m:t>
            </m:r>
          </m:e>
          <m:sub>
            <m:r>
              <w:rPr>
                <w:rFonts w:ascii="Cambria Math" w:hAnsi="Cambria Math"/>
              </w:rPr>
              <m:t>2</m:t>
            </m:r>
          </m:sub>
        </m:sSub>
      </m:oMath>
      <w:r w:rsidR="00A22FD5" w:rsidRPr="00E7135D">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3</m:t>
            </m:r>
          </m:sub>
        </m:sSub>
      </m:oMath>
      <w:r w:rsidR="00A22FD5" w:rsidRPr="00E7135D">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4</m:t>
            </m:r>
          </m:sub>
        </m:sSub>
      </m:oMath>
      <w:r w:rsidR="00A22FD5" w:rsidRPr="00E7135D">
        <w:t xml:space="preserve">, </w:t>
      </w:r>
      <m:oMath>
        <m:sSub>
          <m:sSubPr>
            <m:ctrlPr>
              <w:rPr>
                <w:rFonts w:ascii="Cambria Math" w:hAnsi="Cambria Math"/>
              </w:rPr>
            </m:ctrlPr>
          </m:sSubPr>
          <m:e>
            <m:r>
              <w:rPr>
                <w:rFonts w:ascii="Cambria Math" w:hAnsi="Cambria Math"/>
              </w:rPr>
              <m:t>r</m:t>
            </m:r>
          </m:e>
          <m:sub>
            <m:r>
              <w:rPr>
                <w:rFonts w:ascii="Cambria Math" w:hAnsi="Cambria Math"/>
              </w:rPr>
              <m:t>1</m:t>
            </m:r>
          </m:sub>
        </m:sSub>
        <m:r>
          <m:rPr>
            <m:sty m:val="p"/>
          </m:rPr>
          <w:rPr>
            <w:rFonts w:ascii="Cambria Math" w:hAnsi="Cambria Math"/>
          </w:rPr>
          <m:t xml:space="preserve">, </m:t>
        </m:r>
      </m:oMath>
      <w:r w:rsidRPr="00E7135D">
        <w:t xml:space="preserve">and </w:t>
      </w:r>
      <m:oMath>
        <m:sSub>
          <m:sSubPr>
            <m:ctrlPr>
              <w:rPr>
                <w:rFonts w:ascii="Cambria Math" w:hAnsi="Cambria Math"/>
              </w:rPr>
            </m:ctrlPr>
          </m:sSubPr>
          <m:e>
            <m:r>
              <w:rPr>
                <w:rFonts w:ascii="Cambria Math" w:hAnsi="Cambria Math"/>
              </w:rPr>
              <m:t>r</m:t>
            </m:r>
          </m:e>
          <m:sub>
            <m:r>
              <w:rPr>
                <w:rFonts w:ascii="Cambria Math" w:hAnsi="Cambria Math"/>
              </w:rPr>
              <m:t>2</m:t>
            </m:r>
          </m:sub>
        </m:sSub>
      </m:oMath>
      <w:r w:rsidRPr="00E7135D">
        <w:t xml:space="preserve">. </w:t>
      </w:r>
      <w:r w:rsidR="00231EA9" w:rsidRPr="00E7135D">
        <w:t xml:space="preserve">These constants of Eq(4-5) belong to the analytical solution of Eq(1-3). </w:t>
      </w:r>
      <w:r w:rsidR="00BF6189" w:rsidRPr="00E7135D">
        <w:t>The resolution mode used in Gekko is '2 IMODE' because the regression is non-linear, and time is a dependent variable in the model. Finally, we calculate the mean square logarithmic error (MSLE) between the experimental data and the values predicted by the mechanistic model to determine the model precision using the Scikit-learn library</w:t>
      </w:r>
      <w:r w:rsidR="00A02046" w:rsidRPr="00E7135D">
        <w:t xml:space="preserve"> </w:t>
      </w:r>
      <w:r w:rsidR="00A02046" w:rsidRPr="00E7135D">
        <w:fldChar w:fldCharType="begin" w:fldLock="1"/>
      </w:r>
      <w:r w:rsidR="0063712C" w:rsidRPr="00E7135D">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85","issued":{"date-parts":[["2011"]]},"page":"2825-2830","title":"Scikit-learn: Machine Learning in Python","type":"article-journal","volume":"12"},"uris":["http://www.mendeley.com/documents/?uuid=9647ea16-a1b4-4ef0-95d6-999739d566ec"]}],"mendeley":{"formattedCitation":"(Pedregosa et al., 2011)","plainTextFormattedCitation":"(Pedregosa et al., 2011)","previouslyFormattedCitation":"(Pedregosa et al., 2011)"},"properties":{"noteIndex":0},"schema":"https://github.com/citation-style-language/schema/raw/master/csl-citation.json"}</w:instrText>
      </w:r>
      <w:r w:rsidR="00A02046" w:rsidRPr="00E7135D">
        <w:fldChar w:fldCharType="separate"/>
      </w:r>
      <w:r w:rsidR="00A02046" w:rsidRPr="00E7135D">
        <w:rPr>
          <w:noProof/>
        </w:rPr>
        <w:t>(Pedregosa et al., 2011)</w:t>
      </w:r>
      <w:r w:rsidR="00A02046" w:rsidRPr="00E7135D">
        <w:fldChar w:fldCharType="end"/>
      </w:r>
      <w:r w:rsidRPr="00E7135D">
        <w:t xml:space="preserve">. </w:t>
      </w:r>
      <w:r w:rsidR="00805176" w:rsidRPr="00E7135D">
        <w:t>Table 1 depicts the typical values of some model parameters determined experimentally</w:t>
      </w:r>
      <w:r w:rsidR="00CB0A3B" w:rsidRPr="00E7135D">
        <w:t xml:space="preserve"> given in </w:t>
      </w:r>
      <w:r w:rsidR="00327957" w:rsidRPr="00E7135D">
        <w:fldChar w:fldCharType="begin" w:fldLock="1"/>
      </w:r>
      <w:r w:rsidR="00B371B4" w:rsidRPr="00E7135D">
        <w:instrText>ADDIN CSL_CITATION {"citationItems":[{"id":"ITEM-1","itemData":{"author":[{"dropping-particle":"","family":"Patiño","given":"Oscar","non-dropping-particle":"","parse-names":false,"suffix":""},{"dropping-particle":"","family":"Prado","given":"Ginger","non-dropping-particle":"","parse-names":false,"suffix":""}],"id":"ITEM-1","issued":{"date-parts":[["2022"]]},"number-of-pages":"1-64","publisher":"ESCUELA SUPERIOR POLITÉCNICA DEL LITORAL Facultad","title":"Determinación de parámetros experimentales para un modelo de extracción sólido-líquido de una bebida nutracéutica. [Determination of experimental parameters for a solid-liquid extraction model of a nutraceutical beverage.]","type":"thesis"},"uris":["http://www.mendeley.com/documents/?uuid=9f65a4e6-0b56-4c4f-8b13-0a439d7187a7"]}],"mendeley":{"formattedCitation":"(Patiño &amp; Prado, 2022)","manualFormatting":"Patiño &amp; Prado (2022","plainTextFormattedCitation":"(Patiño &amp; Prado, 2022)","previouslyFormattedCitation":"(Patiño &amp; Prado, 2022)"},"properties":{"noteIndex":0},"schema":"https://github.com/citation-style-language/schema/raw/master/csl-citation.json"}</w:instrText>
      </w:r>
      <w:r w:rsidR="00327957" w:rsidRPr="00E7135D">
        <w:fldChar w:fldCharType="separate"/>
      </w:r>
      <w:r w:rsidR="00327957" w:rsidRPr="00E7135D">
        <w:rPr>
          <w:noProof/>
        </w:rPr>
        <w:t xml:space="preserve">Patiño &amp; Prado </w:t>
      </w:r>
      <w:r w:rsidR="00831B01" w:rsidRPr="00E7135D">
        <w:rPr>
          <w:noProof/>
        </w:rPr>
        <w:t>(</w:t>
      </w:r>
      <w:r w:rsidR="00327957" w:rsidRPr="00E7135D">
        <w:rPr>
          <w:noProof/>
        </w:rPr>
        <w:t>2022</w:t>
      </w:r>
      <w:r w:rsidR="00327957" w:rsidRPr="00E7135D">
        <w:fldChar w:fldCharType="end"/>
      </w:r>
      <w:r w:rsidR="00CB0A3B" w:rsidRPr="00E7135D">
        <w:t>)</w:t>
      </w:r>
      <w:r w:rsidR="003D6822" w:rsidRPr="00E7135D">
        <w:t xml:space="preserve"> and</w:t>
      </w:r>
      <w:r w:rsidR="00805176" w:rsidRPr="00E7135D">
        <w:t xml:space="preserve"> thus are set constant in the parameter estimation process</w:t>
      </w:r>
      <w:r w:rsidR="002F07CA" w:rsidRPr="00E7135D">
        <w:t>.</w:t>
      </w:r>
    </w:p>
    <w:p w14:paraId="205C010F" w14:textId="367D61EF" w:rsidR="00C555BC" w:rsidRPr="00E7135D" w:rsidRDefault="00B6512B" w:rsidP="00704A36">
      <w:pPr>
        <w:pStyle w:val="CETTabletitle"/>
        <w:spacing w:before="120"/>
        <w:rPr>
          <w:lang w:val="en-US"/>
        </w:rPr>
      </w:pPr>
      <w:r w:rsidRPr="00E7135D">
        <w:rPr>
          <w:lang w:val="en-US"/>
        </w:rPr>
        <w:t>T</w:t>
      </w:r>
      <w:r w:rsidR="00C555BC" w:rsidRPr="00E7135D">
        <w:rPr>
          <w:lang w:val="en-US"/>
        </w:rPr>
        <w:t>able 1:</w:t>
      </w:r>
      <w:r w:rsidR="00121D77" w:rsidRPr="00E7135D">
        <w:rPr>
          <w:lang w:val="en-US"/>
        </w:rPr>
        <w:t xml:space="preserve"> </w:t>
      </w:r>
      <w:r w:rsidR="00E86211" w:rsidRPr="00E7135D">
        <w:rPr>
          <w:lang w:val="en-US"/>
        </w:rPr>
        <w:t>P</w:t>
      </w:r>
      <w:r w:rsidR="00AF03BA" w:rsidRPr="00E7135D">
        <w:rPr>
          <w:lang w:val="en-US"/>
        </w:rPr>
        <w:t xml:space="preserve">arameters </w:t>
      </w:r>
      <w:r w:rsidR="00A55922" w:rsidRPr="00E7135D">
        <w:rPr>
          <w:lang w:val="en-US"/>
        </w:rPr>
        <w:t>obtained experimentally</w:t>
      </w:r>
      <w:r w:rsidR="007D6E71" w:rsidRPr="00E7135D">
        <w:rPr>
          <w:lang w:val="en-US"/>
        </w:rPr>
        <w:t xml:space="preserve"> and</w:t>
      </w:r>
      <w:r w:rsidR="00A55922" w:rsidRPr="00E7135D">
        <w:rPr>
          <w:lang w:val="en-US"/>
        </w:rPr>
        <w:t xml:space="preserve"> fixed during the </w:t>
      </w:r>
      <w:r w:rsidR="007D6E71" w:rsidRPr="00E7135D">
        <w:rPr>
          <w:lang w:val="en-US"/>
        </w:rPr>
        <w:t>fitting</w:t>
      </w:r>
      <w:r w:rsidR="00F31A5D" w:rsidRPr="00E7135D">
        <w:rPr>
          <w:lang w:val="en-US"/>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tblGrid>
      <w:tr w:rsidR="008C651A" w:rsidRPr="00E7135D" w14:paraId="34851589" w14:textId="77777777" w:rsidTr="00FF31BE">
        <w:tc>
          <w:tcPr>
            <w:tcW w:w="1134" w:type="dxa"/>
            <w:tcBorders>
              <w:top w:val="single" w:sz="12" w:space="0" w:color="008000"/>
              <w:bottom w:val="single" w:sz="6" w:space="0" w:color="008000"/>
            </w:tcBorders>
            <w:shd w:val="clear" w:color="auto" w:fill="FFFFFF"/>
          </w:tcPr>
          <w:p w14:paraId="04A16941" w14:textId="6D37D4E5" w:rsidR="008C651A" w:rsidRPr="00E7135D" w:rsidRDefault="008C651A" w:rsidP="00F61A3B">
            <w:pPr>
              <w:pStyle w:val="CETBodytext"/>
              <w:jc w:val="center"/>
            </w:pPr>
            <w:r w:rsidRPr="00E7135D">
              <w:t>Parameter</w:t>
            </w:r>
          </w:p>
        </w:tc>
        <w:tc>
          <w:tcPr>
            <w:tcW w:w="1134" w:type="dxa"/>
            <w:tcBorders>
              <w:top w:val="single" w:sz="12" w:space="0" w:color="008000"/>
              <w:bottom w:val="single" w:sz="6" w:space="0" w:color="008000"/>
            </w:tcBorders>
            <w:shd w:val="clear" w:color="auto" w:fill="FFFFFF"/>
          </w:tcPr>
          <w:p w14:paraId="3F4F9D0F" w14:textId="0713B9D4" w:rsidR="008C651A" w:rsidRPr="00E7135D" w:rsidRDefault="008C651A" w:rsidP="00DE3DED">
            <w:pPr>
              <w:pStyle w:val="CETBodytext"/>
              <w:jc w:val="center"/>
            </w:pPr>
            <w:r w:rsidRPr="00E7135D">
              <w:t>Value</w:t>
            </w:r>
          </w:p>
        </w:tc>
        <w:tc>
          <w:tcPr>
            <w:tcW w:w="1134" w:type="dxa"/>
            <w:tcBorders>
              <w:top w:val="single" w:sz="12" w:space="0" w:color="008000"/>
              <w:bottom w:val="single" w:sz="6" w:space="0" w:color="008000"/>
            </w:tcBorders>
            <w:shd w:val="clear" w:color="auto" w:fill="FFFFFF"/>
          </w:tcPr>
          <w:p w14:paraId="4FF807ED" w14:textId="529E7FD5" w:rsidR="008C651A" w:rsidRPr="00E7135D" w:rsidRDefault="008C651A" w:rsidP="00DE3DED">
            <w:pPr>
              <w:pStyle w:val="CETBodytext"/>
              <w:jc w:val="center"/>
            </w:pPr>
            <w:r w:rsidRPr="00E7135D">
              <w:t>Unit</w:t>
            </w:r>
          </w:p>
        </w:tc>
      </w:tr>
      <w:tr w:rsidR="008C651A" w:rsidRPr="00E7135D" w14:paraId="422E5EB0" w14:textId="77777777" w:rsidTr="00FF31BE">
        <w:tc>
          <w:tcPr>
            <w:tcW w:w="1134" w:type="dxa"/>
            <w:shd w:val="clear" w:color="auto" w:fill="FFFFFF"/>
          </w:tcPr>
          <w:p w14:paraId="7097EE60" w14:textId="79F61199" w:rsidR="008C651A" w:rsidRPr="00E7135D" w:rsidRDefault="008C651A" w:rsidP="00E503F6">
            <w:pPr>
              <w:pStyle w:val="CETBodytext"/>
            </w:pPr>
            <m:oMathPara>
              <m:oMath>
                <m:r>
                  <m:rPr>
                    <m:sty m:val="p"/>
                  </m:rPr>
                  <w:rPr>
                    <w:rFonts w:ascii="Cambria Math" w:hAnsi="Cambria Math"/>
                  </w:rPr>
                  <m:t>ε</m:t>
                </m:r>
              </m:oMath>
            </m:oMathPara>
          </w:p>
        </w:tc>
        <w:tc>
          <w:tcPr>
            <w:tcW w:w="1134" w:type="dxa"/>
            <w:shd w:val="clear" w:color="auto" w:fill="FFFFFF"/>
          </w:tcPr>
          <w:p w14:paraId="0FA0CF44" w14:textId="4E57A6C8" w:rsidR="008C651A" w:rsidRPr="00E7135D" w:rsidRDefault="008C651A" w:rsidP="00E503F6">
            <w:pPr>
              <w:pStyle w:val="CETBodytext"/>
            </w:pPr>
            <w:r w:rsidRPr="00E7135D">
              <w:t>0.9941</w:t>
            </w:r>
          </w:p>
        </w:tc>
        <w:tc>
          <w:tcPr>
            <w:tcW w:w="1134" w:type="dxa"/>
            <w:shd w:val="clear" w:color="auto" w:fill="FFFFFF"/>
          </w:tcPr>
          <w:p w14:paraId="4A7045BD" w14:textId="09A5F433" w:rsidR="008C651A" w:rsidRPr="00E7135D" w:rsidRDefault="005805C0" w:rsidP="00E503F6">
            <w:pPr>
              <w:pStyle w:val="CETBodytext"/>
            </w:pPr>
            <m:oMathPara>
              <m:oMath>
                <m:r>
                  <m:rPr>
                    <m:sty m:val="p"/>
                  </m:rPr>
                  <w:rPr>
                    <w:rFonts w:ascii="Cambria Math" w:hAnsi="Cambria Math"/>
                  </w:rPr>
                  <m:t>-</m:t>
                </m:r>
              </m:oMath>
            </m:oMathPara>
          </w:p>
        </w:tc>
      </w:tr>
      <w:tr w:rsidR="008C651A" w:rsidRPr="00E7135D" w14:paraId="1443C43D" w14:textId="77777777" w:rsidTr="00FF31BE">
        <w:tc>
          <w:tcPr>
            <w:tcW w:w="1134" w:type="dxa"/>
            <w:shd w:val="clear" w:color="auto" w:fill="FFFFFF"/>
          </w:tcPr>
          <w:p w14:paraId="07F35FC8" w14:textId="0845055D" w:rsidR="008C651A" w:rsidRPr="00E7135D" w:rsidRDefault="007D6DF5" w:rsidP="00E503F6">
            <w:pPr>
              <w:pStyle w:val="CETBodytext"/>
              <w:ind w:right="-1"/>
              <w:rPr>
                <w:rFonts w:cs="Arial"/>
                <w:szCs w:val="18"/>
              </w:rPr>
            </w:pPr>
            <m:oMathPara>
              <m:oMath>
                <m:r>
                  <w:rPr>
                    <w:rFonts w:ascii="Cambria Math" w:hAnsi="Cambria Math"/>
                  </w:rPr>
                  <m:t>a</m:t>
                </m:r>
              </m:oMath>
            </m:oMathPara>
          </w:p>
        </w:tc>
        <w:tc>
          <w:tcPr>
            <w:tcW w:w="1134" w:type="dxa"/>
            <w:shd w:val="clear" w:color="auto" w:fill="FFFFFF"/>
          </w:tcPr>
          <w:p w14:paraId="1EAE26F8" w14:textId="4B3C3F4A" w:rsidR="008C651A" w:rsidRPr="00E7135D" w:rsidRDefault="007D6DF5" w:rsidP="00E503F6">
            <w:pPr>
              <w:pStyle w:val="CETBodytext"/>
              <w:ind w:right="-1"/>
              <w:rPr>
                <w:rFonts w:cs="Arial"/>
                <w:szCs w:val="18"/>
              </w:rPr>
            </w:pPr>
            <m:oMathPara>
              <m:oMath>
                <m:r>
                  <m:rPr>
                    <m:sty m:val="p"/>
                  </m:rPr>
                  <w:rPr>
                    <w:rFonts w:ascii="Cambria Math" w:hAnsi="Cambria Math"/>
                  </w:rPr>
                  <m:t>3.79×</m:t>
                </m:r>
                <m:sSup>
                  <m:sSupPr>
                    <m:ctrlPr>
                      <w:rPr>
                        <w:rFonts w:ascii="Cambria Math" w:hAnsi="Cambria Math"/>
                      </w:rPr>
                    </m:ctrlPr>
                  </m:sSupPr>
                  <m:e>
                    <m:r>
                      <m:rPr>
                        <m:sty m:val="p"/>
                      </m:rPr>
                      <w:rPr>
                        <w:rFonts w:ascii="Cambria Math" w:hAnsi="Cambria Math"/>
                      </w:rPr>
                      <m:t>10</m:t>
                    </m:r>
                  </m:e>
                  <m:sup>
                    <m:r>
                      <w:rPr>
                        <w:rFonts w:ascii="Cambria Math" w:hAnsi="Cambria Math"/>
                      </w:rPr>
                      <m:t>4</m:t>
                    </m:r>
                  </m:sup>
                </m:sSup>
              </m:oMath>
            </m:oMathPara>
          </w:p>
        </w:tc>
        <w:tc>
          <w:tcPr>
            <w:tcW w:w="1134" w:type="dxa"/>
            <w:shd w:val="clear" w:color="auto" w:fill="FFFFFF"/>
          </w:tcPr>
          <w:p w14:paraId="644439B9" w14:textId="6352E12D" w:rsidR="008C651A" w:rsidRPr="00E7135D" w:rsidRDefault="00000000" w:rsidP="00E503F6">
            <w:pPr>
              <w:pStyle w:val="CETBodytext"/>
              <w:ind w:right="-1"/>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oMath>
            </m:oMathPara>
          </w:p>
        </w:tc>
      </w:tr>
      <w:tr w:rsidR="008C651A" w:rsidRPr="00E7135D" w14:paraId="43A1D54E" w14:textId="77777777" w:rsidTr="00FF31BE">
        <w:tc>
          <w:tcPr>
            <w:tcW w:w="1134" w:type="dxa"/>
            <w:shd w:val="clear" w:color="auto" w:fill="FFFFFF"/>
          </w:tcPr>
          <w:p w14:paraId="6A2B2267" w14:textId="5896C7F6" w:rsidR="008C651A" w:rsidRPr="00E7135D" w:rsidRDefault="00000000" w:rsidP="00E503F6">
            <w:pPr>
              <w:pStyle w:val="CETBodytext"/>
              <w:ind w:right="-1"/>
            </w:pPr>
            <m:oMathPara>
              <m:oMath>
                <m:sSub>
                  <m:sSubPr>
                    <m:ctrlPr>
                      <w:rPr>
                        <w:rFonts w:ascii="Cambria Math" w:hAnsi="Cambria Math"/>
                      </w:rPr>
                    </m:ctrlPr>
                  </m:sSubPr>
                  <m:e>
                    <m:r>
                      <w:rPr>
                        <w:rFonts w:ascii="Cambria Math" w:hAnsi="Cambria Math"/>
                      </w:rPr>
                      <m:t>c</m:t>
                    </m:r>
                    <m:ctrlPr>
                      <w:rPr>
                        <w:rFonts w:ascii="Cambria Math" w:hAnsi="Cambria Math"/>
                        <w:i/>
                      </w:rPr>
                    </m:ctrlPr>
                  </m:e>
                  <m:sub>
                    <m:r>
                      <w:rPr>
                        <w:rFonts w:ascii="Cambria Math" w:hAnsi="Cambria Math"/>
                      </w:rPr>
                      <m:t>β</m:t>
                    </m:r>
                    <m:r>
                      <m:rPr>
                        <m:sty m:val="p"/>
                      </m:rPr>
                      <w:rPr>
                        <w:rFonts w:ascii="Cambria Math" w:hAnsi="Cambria Math"/>
                      </w:rPr>
                      <m:t>0</m:t>
                    </m:r>
                  </m:sub>
                </m:sSub>
              </m:oMath>
            </m:oMathPara>
          </w:p>
        </w:tc>
        <w:tc>
          <w:tcPr>
            <w:tcW w:w="1134" w:type="dxa"/>
            <w:shd w:val="clear" w:color="auto" w:fill="FFFFFF"/>
          </w:tcPr>
          <w:p w14:paraId="13D3B64B" w14:textId="47FDD1C5" w:rsidR="008C651A" w:rsidRPr="00E7135D" w:rsidRDefault="008C651A" w:rsidP="00E503F6">
            <w:pPr>
              <w:pStyle w:val="CETBodytext"/>
              <w:ind w:right="-1"/>
              <w:rPr>
                <w:rFonts w:cs="Arial"/>
                <w:szCs w:val="18"/>
              </w:rPr>
            </w:pPr>
            <w:r w:rsidRPr="00E7135D">
              <w:rPr>
                <w:rFonts w:cs="Arial"/>
                <w:szCs w:val="18"/>
              </w:rPr>
              <w:t>3</w:t>
            </w:r>
            <w:r w:rsidR="001402AC" w:rsidRPr="00E7135D">
              <w:rPr>
                <w:rFonts w:cs="Arial"/>
                <w:szCs w:val="18"/>
              </w:rPr>
              <w:t>2.24</w:t>
            </w:r>
          </w:p>
        </w:tc>
        <w:tc>
          <w:tcPr>
            <w:tcW w:w="1134" w:type="dxa"/>
            <w:shd w:val="clear" w:color="auto" w:fill="FFFFFF"/>
          </w:tcPr>
          <w:p w14:paraId="21825526" w14:textId="37D37E38" w:rsidR="008C651A" w:rsidRPr="00E7135D" w:rsidRDefault="007D6DF5" w:rsidP="00E503F6">
            <w:pPr>
              <w:pStyle w:val="CETBodytext"/>
              <w:ind w:right="-1"/>
              <w:rPr>
                <w:iCs/>
              </w:rPr>
            </w:pPr>
            <m:oMathPara>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 xml:space="preserve"> m</m:t>
                    </m:r>
                  </m:e>
                  <m:sup>
                    <m:r>
                      <m:rPr>
                        <m:sty m:val="p"/>
                      </m:rPr>
                      <w:rPr>
                        <w:rFonts w:ascii="Cambria Math" w:hAnsi="Cambria Math"/>
                      </w:rPr>
                      <m:t>-3</m:t>
                    </m:r>
                  </m:sup>
                </m:sSup>
              </m:oMath>
            </m:oMathPara>
          </w:p>
        </w:tc>
      </w:tr>
    </w:tbl>
    <w:p w14:paraId="7E1A4AF4" w14:textId="069FBA18" w:rsidR="002B0AD5" w:rsidRPr="00E7135D" w:rsidRDefault="002B0AD5" w:rsidP="00600535">
      <w:pPr>
        <w:pStyle w:val="CETHeading1"/>
      </w:pPr>
      <w:r w:rsidRPr="00E7135D">
        <w:t>Results</w:t>
      </w:r>
    </w:p>
    <w:p w14:paraId="1EBD1368" w14:textId="6F4372D7" w:rsidR="0063712C" w:rsidRPr="00E7135D" w:rsidRDefault="004666B8" w:rsidP="00EE22D3">
      <w:pPr>
        <w:pStyle w:val="CETBodytext"/>
      </w:pPr>
      <w:r w:rsidRPr="00E7135D">
        <w:t xml:space="preserve">Table 2 </w:t>
      </w:r>
      <w:r w:rsidR="00885973" w:rsidRPr="00E7135D">
        <w:t xml:space="preserve">shows </w:t>
      </w:r>
      <w:r w:rsidRPr="00E7135D">
        <w:t xml:space="preserve">the estimated values of the eight parameters defined in both sets of equations using the Gekko library. </w:t>
      </w:r>
      <w:r w:rsidR="003817AE" w:rsidRPr="00E7135D">
        <w:t xml:space="preserve">The mass coefficients are determined to establish the phase with the highest resistance between the solid-liquid extraction, indicating whether the extraction is slow due to the characteristics of the liquid (viscosity, temperature) or the plant characteristics  (solubility, particle size). </w:t>
      </w:r>
      <w:r w:rsidRPr="00E7135D">
        <w:t>The magnitude of the mass transfer coefficient in the solvent phase</w:t>
      </w:r>
      <w:r w:rsidR="00230D08" w:rsidRPr="00E7135D">
        <w:t xml:space="preserve"> (</w:t>
      </w:r>
      <m:oMath>
        <m:r>
          <m:rPr>
            <m:sty m:val="p"/>
          </m:rPr>
          <w:rPr>
            <w:rFonts w:ascii="Cambria Math" w:hAnsi="Cambria Math"/>
          </w:rPr>
          <m:t>2.2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oMath>
      <w:r w:rsidR="00230D08" w:rsidRPr="00E7135D">
        <w:t xml:space="preserve"> </w:t>
      </w:r>
      <m:oMath>
        <m:r>
          <m:rPr>
            <m:sty m:val="p"/>
          </m:rPr>
          <w:rPr>
            <w:rFonts w:ascii="Cambria Math" w:hAnsi="Cambria Math" w:cs="Arial"/>
            <w:szCs w:val="18"/>
          </w:rPr>
          <m:t xml:space="preserve">m </m:t>
        </m:r>
        <m:sSup>
          <m:sSupPr>
            <m:ctrlPr>
              <w:rPr>
                <w:rFonts w:ascii="Cambria Math" w:hAnsi="Cambria Math" w:cs="Arial"/>
                <w:szCs w:val="18"/>
              </w:rPr>
            </m:ctrlPr>
          </m:sSupPr>
          <m:e>
            <m:r>
              <m:rPr>
                <m:sty m:val="p"/>
              </m:rPr>
              <w:rPr>
                <w:rFonts w:ascii="Cambria Math" w:hAnsi="Cambria Math" w:cs="Arial"/>
                <w:szCs w:val="18"/>
              </w:rPr>
              <m:t>s</m:t>
            </m:r>
          </m:e>
          <m:sup>
            <m:r>
              <m:rPr>
                <m:sty m:val="p"/>
              </m:rPr>
              <w:rPr>
                <w:rFonts w:ascii="Cambria Math" w:hAnsi="Cambria Math" w:cs="Arial"/>
                <w:szCs w:val="18"/>
              </w:rPr>
              <m:t>-1</m:t>
            </m:r>
          </m:sup>
        </m:sSup>
      </m:oMath>
      <w:r w:rsidR="00230D08" w:rsidRPr="00E7135D">
        <w:t>)</w:t>
      </w:r>
      <w:r w:rsidR="00A50318" w:rsidRPr="00E7135D">
        <w:t xml:space="preserve"> is greater than the </w:t>
      </w:r>
      <w:r w:rsidR="00846EE1" w:rsidRPr="00E7135D">
        <w:t>corresponding</w:t>
      </w:r>
      <w:r w:rsidR="00A50318" w:rsidRPr="00E7135D">
        <w:t xml:space="preserve"> coefficient in the solid phase</w:t>
      </w:r>
      <w:r w:rsidR="00230D08" w:rsidRPr="00E7135D">
        <w:t xml:space="preserve"> (</w:t>
      </w:r>
      <w:r w:rsidR="00036B4C" w:rsidRPr="00E7135D">
        <w:t>1</w:t>
      </w:r>
      <w:r w:rsidR="00230D08" w:rsidRPr="00E7135D">
        <w:t>.</w:t>
      </w:r>
      <w:r w:rsidR="00036B4C" w:rsidRPr="00E7135D">
        <w:t>30</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230D08" w:rsidRPr="00E7135D">
        <w:rPr>
          <w:rFonts w:cs="Arial"/>
          <w:szCs w:val="18"/>
        </w:rPr>
        <w:t xml:space="preserve"> </w:t>
      </w:r>
      <m:oMath>
        <m:r>
          <m:rPr>
            <m:sty m:val="p"/>
          </m:rPr>
          <w:rPr>
            <w:rFonts w:ascii="Cambria Math" w:hAnsi="Cambria Math" w:cs="Arial"/>
            <w:szCs w:val="18"/>
          </w:rPr>
          <m:t>m</m:t>
        </m:r>
        <m:sSup>
          <m:sSupPr>
            <m:ctrlPr>
              <w:rPr>
                <w:rFonts w:ascii="Cambria Math" w:hAnsi="Cambria Math" w:cs="Arial"/>
                <w:szCs w:val="18"/>
              </w:rPr>
            </m:ctrlPr>
          </m:sSupPr>
          <m:e>
            <m:r>
              <m:rPr>
                <m:sty m:val="p"/>
              </m:rPr>
              <w:rPr>
                <w:rFonts w:ascii="Cambria Math" w:hAnsi="Cambria Math" w:cs="Arial"/>
                <w:szCs w:val="18"/>
              </w:rPr>
              <m:t xml:space="preserve"> s</m:t>
            </m:r>
          </m:e>
          <m:sup>
            <m:r>
              <m:rPr>
                <m:sty m:val="p"/>
              </m:rPr>
              <w:rPr>
                <w:rFonts w:ascii="Cambria Math" w:hAnsi="Cambria Math" w:cs="Arial"/>
                <w:szCs w:val="18"/>
              </w:rPr>
              <m:t>-1</m:t>
            </m:r>
          </m:sup>
        </m:sSup>
      </m:oMath>
      <w:r w:rsidR="00230D08" w:rsidRPr="00E7135D">
        <w:t>)</w:t>
      </w:r>
      <w:r w:rsidR="00A50318" w:rsidRPr="00E7135D">
        <w:t>. This difference indicates that the mass transfer between the interface and the solid phase presents more resistance in mass phenomena compared to the interface and the solvent phase.</w:t>
      </w:r>
      <w:r w:rsidR="00273E6F" w:rsidRPr="00E7135D">
        <w:t xml:space="preserve"> </w:t>
      </w:r>
    </w:p>
    <w:p w14:paraId="569E417E" w14:textId="40A7C239" w:rsidR="0063712C" w:rsidRPr="00E7135D" w:rsidRDefault="0063712C" w:rsidP="00704A36">
      <w:pPr>
        <w:pStyle w:val="CETTabletitle"/>
        <w:spacing w:before="120"/>
        <w:rPr>
          <w:lang w:val="en-US"/>
        </w:rPr>
      </w:pPr>
      <w:r w:rsidRPr="00E7135D">
        <w:rPr>
          <w:lang w:val="en-US"/>
        </w:rPr>
        <w:t>Table 2: Estimated parameters in the differential equations and the mechani</w:t>
      </w:r>
      <w:r w:rsidR="00B362E0" w:rsidRPr="00E7135D">
        <w:rPr>
          <w:lang w:val="en-US"/>
        </w:rPr>
        <w:t>stic</w:t>
      </w:r>
      <w:r w:rsidRPr="00E7135D">
        <w:rPr>
          <w:lang w:val="en-US"/>
        </w:rPr>
        <w:t xml:space="preserve"> model.</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tblGrid>
      <w:tr w:rsidR="0063712C" w:rsidRPr="00E7135D" w14:paraId="0BC648A2" w14:textId="77777777" w:rsidTr="00FF31BE">
        <w:tc>
          <w:tcPr>
            <w:tcW w:w="1134" w:type="dxa"/>
            <w:tcBorders>
              <w:top w:val="single" w:sz="12" w:space="0" w:color="008000"/>
              <w:bottom w:val="single" w:sz="6" w:space="0" w:color="008000"/>
            </w:tcBorders>
            <w:shd w:val="clear" w:color="auto" w:fill="FFFFFF"/>
          </w:tcPr>
          <w:p w14:paraId="10435368" w14:textId="77777777" w:rsidR="0063712C" w:rsidRPr="00E7135D" w:rsidRDefault="0063712C" w:rsidP="00704A36">
            <w:pPr>
              <w:pStyle w:val="CETBodytext"/>
              <w:jc w:val="center"/>
              <w:rPr>
                <w:rFonts w:cs="Arial"/>
                <w:szCs w:val="18"/>
              </w:rPr>
            </w:pPr>
            <w:r w:rsidRPr="00E7135D">
              <w:rPr>
                <w:rFonts w:cs="Arial"/>
                <w:szCs w:val="18"/>
              </w:rPr>
              <w:t>Equations</w:t>
            </w:r>
          </w:p>
        </w:tc>
        <w:tc>
          <w:tcPr>
            <w:tcW w:w="1134" w:type="dxa"/>
            <w:tcBorders>
              <w:top w:val="single" w:sz="12" w:space="0" w:color="008000"/>
              <w:bottom w:val="single" w:sz="6" w:space="0" w:color="008000"/>
            </w:tcBorders>
            <w:shd w:val="clear" w:color="auto" w:fill="FFFFFF"/>
          </w:tcPr>
          <w:p w14:paraId="01E389A9" w14:textId="77777777" w:rsidR="0063712C" w:rsidRPr="00E7135D" w:rsidRDefault="0063712C" w:rsidP="00704A36">
            <w:pPr>
              <w:pStyle w:val="CETBodytext"/>
              <w:jc w:val="center"/>
              <w:rPr>
                <w:rFonts w:cs="Arial"/>
                <w:szCs w:val="18"/>
              </w:rPr>
            </w:pPr>
            <w:r w:rsidRPr="00E7135D">
              <w:rPr>
                <w:rFonts w:cs="Arial"/>
                <w:szCs w:val="18"/>
              </w:rPr>
              <w:t>Constants</w:t>
            </w:r>
          </w:p>
        </w:tc>
        <w:tc>
          <w:tcPr>
            <w:tcW w:w="1134" w:type="dxa"/>
            <w:tcBorders>
              <w:top w:val="single" w:sz="12" w:space="0" w:color="008000"/>
              <w:bottom w:val="single" w:sz="6" w:space="0" w:color="008000"/>
            </w:tcBorders>
            <w:shd w:val="clear" w:color="auto" w:fill="FFFFFF"/>
          </w:tcPr>
          <w:p w14:paraId="1124D9CF" w14:textId="77777777" w:rsidR="0063712C" w:rsidRPr="00E7135D" w:rsidRDefault="0063712C" w:rsidP="00704A36">
            <w:pPr>
              <w:pStyle w:val="CETBodytext"/>
              <w:jc w:val="center"/>
              <w:rPr>
                <w:rFonts w:cs="Arial"/>
                <w:szCs w:val="18"/>
              </w:rPr>
            </w:pPr>
            <w:r w:rsidRPr="00E7135D">
              <w:rPr>
                <w:rFonts w:cs="Arial"/>
                <w:szCs w:val="18"/>
              </w:rPr>
              <w:t>Value</w:t>
            </w:r>
          </w:p>
        </w:tc>
        <w:tc>
          <w:tcPr>
            <w:tcW w:w="1134" w:type="dxa"/>
            <w:tcBorders>
              <w:top w:val="single" w:sz="12" w:space="0" w:color="008000"/>
              <w:bottom w:val="single" w:sz="6" w:space="0" w:color="008000"/>
            </w:tcBorders>
            <w:shd w:val="clear" w:color="auto" w:fill="FFFFFF"/>
          </w:tcPr>
          <w:p w14:paraId="4DC4A3A1" w14:textId="77777777" w:rsidR="0063712C" w:rsidRPr="00E7135D" w:rsidRDefault="0063712C" w:rsidP="00704A36">
            <w:pPr>
              <w:pStyle w:val="CETBodytext"/>
              <w:jc w:val="center"/>
              <w:rPr>
                <w:rFonts w:cs="Arial"/>
                <w:szCs w:val="18"/>
              </w:rPr>
            </w:pPr>
            <w:r w:rsidRPr="00E7135D">
              <w:rPr>
                <w:rFonts w:cs="Arial"/>
                <w:szCs w:val="18"/>
              </w:rPr>
              <w:t>Unit</w:t>
            </w:r>
          </w:p>
        </w:tc>
      </w:tr>
      <w:tr w:rsidR="0063712C" w:rsidRPr="00E7135D" w14:paraId="1F6497AD" w14:textId="77777777" w:rsidTr="00FF31BE">
        <w:tc>
          <w:tcPr>
            <w:tcW w:w="1134" w:type="dxa"/>
            <w:vMerge w:val="restart"/>
            <w:shd w:val="clear" w:color="auto" w:fill="FFFFFF"/>
          </w:tcPr>
          <w:p w14:paraId="50DD2CF7" w14:textId="77777777" w:rsidR="0063712C" w:rsidRPr="00E7135D" w:rsidRDefault="0063712C">
            <w:pPr>
              <w:pStyle w:val="CETBodytext"/>
              <w:jc w:val="center"/>
              <w:rPr>
                <w:rFonts w:cs="Arial"/>
                <w:szCs w:val="18"/>
              </w:rPr>
            </w:pPr>
            <w:r w:rsidRPr="00E7135D">
              <w:rPr>
                <w:rFonts w:cs="Arial"/>
                <w:szCs w:val="18"/>
              </w:rPr>
              <w:t>(1-3)</w:t>
            </w:r>
          </w:p>
        </w:tc>
        <w:tc>
          <w:tcPr>
            <w:tcW w:w="1134" w:type="dxa"/>
            <w:shd w:val="clear" w:color="auto" w:fill="FFFFFF"/>
          </w:tcPr>
          <w:p w14:paraId="5012EFD3" w14:textId="4BCA123E" w:rsidR="0063712C" w:rsidRPr="00E7135D" w:rsidRDefault="00000000">
            <w:pPr>
              <w:pStyle w:val="CETBodytext"/>
              <w:jc w:val="center"/>
              <w:rPr>
                <w:rFonts w:cs="Arial"/>
                <w:i/>
                <w:szCs w:val="18"/>
              </w:rPr>
            </w:pPr>
            <m:oMathPara>
              <m:oMath>
                <m:sSub>
                  <m:sSubPr>
                    <m:ctrlPr>
                      <w:rPr>
                        <w:rFonts w:ascii="Cambria Math" w:hAnsi="Cambria Math" w:cs="Arial"/>
                        <w:szCs w:val="18"/>
                      </w:rPr>
                    </m:ctrlPr>
                  </m:sSubPr>
                  <m:e>
                    <m:r>
                      <w:rPr>
                        <w:rFonts w:ascii="Cambria Math" w:hAnsi="Cambria Math" w:cs="Arial"/>
                        <w:szCs w:val="18"/>
                      </w:rPr>
                      <m:t>k</m:t>
                    </m:r>
                    <m:ctrlPr>
                      <w:rPr>
                        <w:rFonts w:ascii="Cambria Math" w:hAnsi="Cambria Math" w:cs="Arial"/>
                        <w:i/>
                        <w:szCs w:val="18"/>
                      </w:rPr>
                    </m:ctrlPr>
                  </m:e>
                  <m:sub>
                    <m:r>
                      <w:rPr>
                        <w:rFonts w:ascii="Cambria Math" w:hAnsi="Cambria Math" w:cs="Arial"/>
                        <w:szCs w:val="18"/>
                      </w:rPr>
                      <m:t>cγ</m:t>
                    </m:r>
                  </m:sub>
                </m:sSub>
              </m:oMath>
            </m:oMathPara>
          </w:p>
        </w:tc>
        <w:tc>
          <w:tcPr>
            <w:tcW w:w="1134" w:type="dxa"/>
            <w:shd w:val="clear" w:color="auto" w:fill="FFFFFF"/>
          </w:tcPr>
          <w:p w14:paraId="0187414E" w14:textId="2D5F0969" w:rsidR="0063712C" w:rsidRPr="00E7135D" w:rsidRDefault="007D6DF5">
            <w:pPr>
              <w:pStyle w:val="CETBodytext"/>
              <w:jc w:val="center"/>
              <w:rPr>
                <w:rFonts w:cs="Arial"/>
                <w:color w:val="000000"/>
                <w:szCs w:val="18"/>
              </w:rPr>
            </w:pPr>
            <m:oMathPara>
              <m:oMath>
                <m:r>
                  <m:rPr>
                    <m:sty m:val="p"/>
                  </m:rPr>
                  <w:rPr>
                    <w:rFonts w:ascii="Cambria Math" w:hAnsi="Cambria Math"/>
                  </w:rPr>
                  <m:t>2.28×</m:t>
                </m:r>
                <m:sSup>
                  <m:sSupPr>
                    <m:ctrlPr>
                      <w:rPr>
                        <w:rFonts w:ascii="Cambria Math" w:hAnsi="Cambria Math"/>
                      </w:rPr>
                    </m:ctrlPr>
                  </m:sSupPr>
                  <m:e>
                    <m:r>
                      <m:rPr>
                        <m:sty m:val="p"/>
                      </m:rPr>
                      <w:rPr>
                        <w:rFonts w:ascii="Cambria Math" w:hAnsi="Cambria Math"/>
                      </w:rPr>
                      <m:t>10</m:t>
                    </m:r>
                  </m:e>
                  <m:sup>
                    <m:r>
                      <w:rPr>
                        <w:rFonts w:ascii="Cambria Math" w:hAnsi="Cambria Math"/>
                      </w:rPr>
                      <m:t>-6</m:t>
                    </m:r>
                  </m:sup>
                </m:sSup>
              </m:oMath>
            </m:oMathPara>
          </w:p>
        </w:tc>
        <w:tc>
          <w:tcPr>
            <w:tcW w:w="1134" w:type="dxa"/>
            <w:shd w:val="clear" w:color="auto" w:fill="FFFFFF"/>
          </w:tcPr>
          <w:p w14:paraId="3CE10409" w14:textId="1622E4CA" w:rsidR="0063712C" w:rsidRPr="00E7135D" w:rsidRDefault="007D6DF5">
            <w:pPr>
              <w:pStyle w:val="CETBodytext"/>
              <w:jc w:val="center"/>
              <w:rPr>
                <w:rFonts w:cs="Arial"/>
                <w:iCs/>
                <w:szCs w:val="18"/>
              </w:rPr>
            </w:pPr>
            <m:oMathPara>
              <m:oMath>
                <m:r>
                  <m:rPr>
                    <m:sty m:val="p"/>
                  </m:rPr>
                  <w:rPr>
                    <w:rFonts w:ascii="Cambria Math" w:hAnsi="Cambria Math" w:cs="Arial"/>
                    <w:szCs w:val="18"/>
                  </w:rPr>
                  <m:t>m</m:t>
                </m:r>
                <m:sSup>
                  <m:sSupPr>
                    <m:ctrlPr>
                      <w:rPr>
                        <w:rFonts w:ascii="Cambria Math" w:hAnsi="Cambria Math" w:cs="Arial"/>
                        <w:iCs/>
                        <w:szCs w:val="18"/>
                      </w:rPr>
                    </m:ctrlPr>
                  </m:sSupPr>
                  <m:e>
                    <m:r>
                      <m:rPr>
                        <m:sty m:val="p"/>
                      </m:rPr>
                      <w:rPr>
                        <w:rFonts w:ascii="Cambria Math" w:hAnsi="Cambria Math" w:cs="Arial"/>
                        <w:szCs w:val="18"/>
                      </w:rPr>
                      <m:t xml:space="preserve"> s</m:t>
                    </m:r>
                  </m:e>
                  <m:sup>
                    <m:r>
                      <m:rPr>
                        <m:sty m:val="p"/>
                      </m:rPr>
                      <w:rPr>
                        <w:rFonts w:ascii="Cambria Math" w:hAnsi="Cambria Math" w:cs="Arial"/>
                        <w:szCs w:val="18"/>
                      </w:rPr>
                      <m:t>-1</m:t>
                    </m:r>
                  </m:sup>
                </m:sSup>
              </m:oMath>
            </m:oMathPara>
          </w:p>
        </w:tc>
      </w:tr>
      <w:tr w:rsidR="0063712C" w:rsidRPr="00E7135D" w14:paraId="3D221AA8" w14:textId="77777777" w:rsidTr="00FF31BE">
        <w:tc>
          <w:tcPr>
            <w:tcW w:w="1134" w:type="dxa"/>
            <w:vMerge/>
            <w:shd w:val="clear" w:color="auto" w:fill="FFFFFF"/>
          </w:tcPr>
          <w:p w14:paraId="711B94F2" w14:textId="77777777" w:rsidR="0063712C" w:rsidRPr="00E7135D" w:rsidRDefault="0063712C">
            <w:pPr>
              <w:pStyle w:val="CETBodytext"/>
              <w:jc w:val="center"/>
              <w:rPr>
                <w:rFonts w:cs="Arial"/>
                <w:szCs w:val="18"/>
              </w:rPr>
            </w:pPr>
          </w:p>
        </w:tc>
        <w:tc>
          <w:tcPr>
            <w:tcW w:w="1134" w:type="dxa"/>
            <w:shd w:val="clear" w:color="auto" w:fill="FFFFFF"/>
          </w:tcPr>
          <w:p w14:paraId="4A2E0498" w14:textId="6B5F329B" w:rsidR="0063712C" w:rsidRPr="00E7135D" w:rsidRDefault="00000000">
            <w:pPr>
              <w:pStyle w:val="CETBodytext"/>
              <w:jc w:val="center"/>
              <w:rPr>
                <w:rFonts w:cs="Arial"/>
                <w:szCs w:val="18"/>
              </w:rPr>
            </w:pPr>
            <m:oMathPara>
              <m:oMath>
                <m:sSub>
                  <m:sSubPr>
                    <m:ctrlPr>
                      <w:rPr>
                        <w:rFonts w:ascii="Cambria Math" w:hAnsi="Cambria Math" w:cs="Arial"/>
                        <w:szCs w:val="18"/>
                      </w:rPr>
                    </m:ctrlPr>
                  </m:sSubPr>
                  <m:e>
                    <m:r>
                      <w:rPr>
                        <w:rFonts w:ascii="Cambria Math" w:hAnsi="Cambria Math" w:cs="Arial"/>
                        <w:szCs w:val="18"/>
                      </w:rPr>
                      <m:t>k</m:t>
                    </m:r>
                    <m:ctrlPr>
                      <w:rPr>
                        <w:rFonts w:ascii="Cambria Math" w:hAnsi="Cambria Math" w:cs="Arial"/>
                        <w:i/>
                        <w:szCs w:val="18"/>
                      </w:rPr>
                    </m:ctrlPr>
                  </m:e>
                  <m:sub>
                    <m:r>
                      <w:rPr>
                        <w:rFonts w:ascii="Cambria Math" w:hAnsi="Cambria Math" w:cs="Arial"/>
                        <w:szCs w:val="18"/>
                      </w:rPr>
                      <m:t>cβ</m:t>
                    </m:r>
                  </m:sub>
                </m:sSub>
              </m:oMath>
            </m:oMathPara>
          </w:p>
        </w:tc>
        <w:tc>
          <w:tcPr>
            <w:tcW w:w="1134" w:type="dxa"/>
            <w:shd w:val="clear" w:color="auto" w:fill="FFFFFF"/>
          </w:tcPr>
          <w:p w14:paraId="62731EA6" w14:textId="11D648B7" w:rsidR="0063712C" w:rsidRPr="00E7135D" w:rsidRDefault="007D6DF5" w:rsidP="002F07CA">
            <w:pPr>
              <w:pStyle w:val="CETBodytext"/>
              <w:jc w:val="center"/>
              <w:rPr>
                <w:rFonts w:cs="Arial"/>
                <w:szCs w:val="18"/>
              </w:rPr>
            </w:pPr>
            <m:oMathPara>
              <m:oMath>
                <m:r>
                  <m:rPr>
                    <m:sty m:val="p"/>
                  </m:rPr>
                  <w:rPr>
                    <w:rFonts w:ascii="Cambria Math" w:hAnsi="Cambria Math"/>
                  </w:rPr>
                  <m:t>1.30×</m:t>
                </m:r>
                <m:sSup>
                  <m:sSupPr>
                    <m:ctrlPr>
                      <w:rPr>
                        <w:rFonts w:ascii="Cambria Math" w:hAnsi="Cambria Math"/>
                      </w:rPr>
                    </m:ctrlPr>
                  </m:sSupPr>
                  <m:e>
                    <m:r>
                      <m:rPr>
                        <m:sty m:val="p"/>
                      </m:rPr>
                      <w:rPr>
                        <w:rFonts w:ascii="Cambria Math" w:hAnsi="Cambria Math"/>
                      </w:rPr>
                      <m:t>10</m:t>
                    </m:r>
                  </m:e>
                  <m:sup>
                    <m:r>
                      <w:rPr>
                        <w:rFonts w:ascii="Cambria Math" w:hAnsi="Cambria Math"/>
                      </w:rPr>
                      <m:t>-8</m:t>
                    </m:r>
                  </m:sup>
                </m:sSup>
              </m:oMath>
            </m:oMathPara>
          </w:p>
        </w:tc>
        <w:tc>
          <w:tcPr>
            <w:tcW w:w="1134" w:type="dxa"/>
            <w:shd w:val="clear" w:color="auto" w:fill="FFFFFF"/>
          </w:tcPr>
          <w:p w14:paraId="756BA190" w14:textId="67D7BE05" w:rsidR="0063712C" w:rsidRPr="00E7135D" w:rsidRDefault="007D6DF5">
            <w:pPr>
              <w:pStyle w:val="CETBodytext"/>
              <w:jc w:val="center"/>
              <w:rPr>
                <w:rFonts w:cs="Arial"/>
                <w:iCs/>
                <w:szCs w:val="18"/>
              </w:rPr>
            </w:pPr>
            <m:oMathPara>
              <m:oMath>
                <m:r>
                  <m:rPr>
                    <m:sty m:val="p"/>
                  </m:rPr>
                  <w:rPr>
                    <w:rFonts w:ascii="Cambria Math" w:hAnsi="Cambria Math" w:cs="Arial"/>
                    <w:szCs w:val="18"/>
                  </w:rPr>
                  <m:t xml:space="preserve">m </m:t>
                </m:r>
                <m:sSup>
                  <m:sSupPr>
                    <m:ctrlPr>
                      <w:rPr>
                        <w:rFonts w:ascii="Cambria Math" w:hAnsi="Cambria Math" w:cs="Arial"/>
                        <w:iCs/>
                        <w:szCs w:val="18"/>
                      </w:rPr>
                    </m:ctrlPr>
                  </m:sSupPr>
                  <m:e>
                    <m:r>
                      <m:rPr>
                        <m:sty m:val="p"/>
                      </m:rPr>
                      <w:rPr>
                        <w:rFonts w:ascii="Cambria Math" w:hAnsi="Cambria Math" w:cs="Arial"/>
                        <w:szCs w:val="18"/>
                      </w:rPr>
                      <m:t>s</m:t>
                    </m:r>
                  </m:e>
                  <m:sup>
                    <m:r>
                      <m:rPr>
                        <m:sty m:val="p"/>
                      </m:rPr>
                      <w:rPr>
                        <w:rFonts w:ascii="Cambria Math" w:hAnsi="Cambria Math" w:cs="Arial"/>
                        <w:szCs w:val="18"/>
                      </w:rPr>
                      <m:t>-1</m:t>
                    </m:r>
                  </m:sup>
                </m:sSup>
              </m:oMath>
            </m:oMathPara>
          </w:p>
        </w:tc>
      </w:tr>
      <w:tr w:rsidR="0063712C" w:rsidRPr="00E7135D" w14:paraId="6DD7D629" w14:textId="77777777" w:rsidTr="00FF31BE">
        <w:tc>
          <w:tcPr>
            <w:tcW w:w="1134" w:type="dxa"/>
            <w:vMerge/>
            <w:shd w:val="clear" w:color="auto" w:fill="FFFFFF"/>
          </w:tcPr>
          <w:p w14:paraId="606576EC" w14:textId="77777777" w:rsidR="0063712C" w:rsidRPr="00E7135D" w:rsidRDefault="0063712C">
            <w:pPr>
              <w:pStyle w:val="CETBodytext"/>
              <w:jc w:val="center"/>
              <w:rPr>
                <w:rFonts w:cs="Arial"/>
                <w:szCs w:val="18"/>
              </w:rPr>
            </w:pPr>
          </w:p>
        </w:tc>
        <w:tc>
          <w:tcPr>
            <w:tcW w:w="1134" w:type="dxa"/>
            <w:shd w:val="clear" w:color="auto" w:fill="FFFFFF"/>
          </w:tcPr>
          <w:p w14:paraId="2F90180C" w14:textId="77777777" w:rsidR="0063712C" w:rsidRPr="00E7135D" w:rsidRDefault="0063712C">
            <w:pPr>
              <w:pStyle w:val="CETBodytext"/>
              <w:jc w:val="center"/>
              <w:rPr>
                <w:rFonts w:cs="Arial"/>
                <w:szCs w:val="18"/>
              </w:rPr>
            </w:pPr>
            <m:oMathPara>
              <m:oMath>
                <m:r>
                  <w:rPr>
                    <w:rFonts w:ascii="Cambria Math" w:hAnsi="Cambria Math" w:cs="Arial"/>
                    <w:szCs w:val="18"/>
                  </w:rPr>
                  <m:t>K</m:t>
                </m:r>
              </m:oMath>
            </m:oMathPara>
          </w:p>
        </w:tc>
        <w:tc>
          <w:tcPr>
            <w:tcW w:w="1134" w:type="dxa"/>
            <w:shd w:val="clear" w:color="auto" w:fill="FFFFFF"/>
          </w:tcPr>
          <w:p w14:paraId="45F755CE" w14:textId="7E08E26D" w:rsidR="0063712C" w:rsidRPr="00E7135D" w:rsidRDefault="002F07CA" w:rsidP="002F07CA">
            <w:pPr>
              <w:pStyle w:val="CETBodytext"/>
              <w:jc w:val="center"/>
              <w:rPr>
                <w:rFonts w:cs="Arial"/>
                <w:color w:val="000000"/>
                <w:szCs w:val="18"/>
              </w:rPr>
            </w:pPr>
            <m:oMathPara>
              <m:oMath>
                <m:r>
                  <m:rPr>
                    <m:sty m:val="p"/>
                  </m:rPr>
                  <w:rPr>
                    <w:rFonts w:ascii="Cambria Math" w:hAnsi="Cambria Math"/>
                  </w:rPr>
                  <m:t>6.89×</m:t>
                </m:r>
                <m:sSup>
                  <m:sSupPr>
                    <m:ctrlPr>
                      <w:rPr>
                        <w:rFonts w:ascii="Cambria Math" w:hAnsi="Cambria Math"/>
                      </w:rPr>
                    </m:ctrlPr>
                  </m:sSupPr>
                  <m:e>
                    <m:r>
                      <m:rPr>
                        <m:sty m:val="p"/>
                      </m:rPr>
                      <w:rPr>
                        <w:rFonts w:ascii="Cambria Math" w:hAnsi="Cambria Math"/>
                      </w:rPr>
                      <m:t>10</m:t>
                    </m:r>
                  </m:e>
                  <m:sup>
                    <m:r>
                      <w:rPr>
                        <w:rFonts w:ascii="Cambria Math" w:hAnsi="Cambria Math"/>
                      </w:rPr>
                      <m:t>-2</m:t>
                    </m:r>
                  </m:sup>
                </m:sSup>
              </m:oMath>
            </m:oMathPara>
          </w:p>
        </w:tc>
        <w:tc>
          <w:tcPr>
            <w:tcW w:w="1134" w:type="dxa"/>
            <w:shd w:val="clear" w:color="auto" w:fill="FFFFFF"/>
          </w:tcPr>
          <w:p w14:paraId="3CA3AAAF" w14:textId="43F22B9A" w:rsidR="0063712C" w:rsidRPr="00E7135D" w:rsidRDefault="005805C0">
            <w:pPr>
              <w:pStyle w:val="CETBodytext"/>
              <w:jc w:val="center"/>
              <w:rPr>
                <w:rFonts w:cs="Arial"/>
                <w:szCs w:val="18"/>
              </w:rPr>
            </w:pPr>
            <m:oMathPara>
              <m:oMath>
                <m:r>
                  <m:rPr>
                    <m:sty m:val="p"/>
                  </m:rPr>
                  <w:rPr>
                    <w:rFonts w:ascii="Cambria Math" w:hAnsi="Cambria Math"/>
                  </w:rPr>
                  <m:t>-</m:t>
                </m:r>
              </m:oMath>
            </m:oMathPara>
          </w:p>
        </w:tc>
      </w:tr>
      <w:tr w:rsidR="0063712C" w:rsidRPr="00E7135D" w14:paraId="5AF0FD33" w14:textId="77777777" w:rsidTr="00FF31BE">
        <w:tc>
          <w:tcPr>
            <w:tcW w:w="1134" w:type="dxa"/>
            <w:vMerge w:val="restart"/>
            <w:shd w:val="clear" w:color="auto" w:fill="FFFFFF"/>
          </w:tcPr>
          <w:p w14:paraId="0C3FD3E4" w14:textId="77777777" w:rsidR="0063712C" w:rsidRPr="00E7135D" w:rsidRDefault="0063712C">
            <w:pPr>
              <w:pStyle w:val="CETBodytext"/>
              <w:jc w:val="center"/>
              <w:rPr>
                <w:rFonts w:cs="Arial"/>
                <w:szCs w:val="18"/>
              </w:rPr>
            </w:pPr>
            <w:r w:rsidRPr="00E7135D">
              <w:rPr>
                <w:rFonts w:cs="Arial"/>
                <w:szCs w:val="18"/>
              </w:rPr>
              <w:t>(4-5)</w:t>
            </w:r>
          </w:p>
        </w:tc>
        <w:tc>
          <w:tcPr>
            <w:tcW w:w="1134" w:type="dxa"/>
            <w:shd w:val="clear" w:color="auto" w:fill="FFFFFF"/>
          </w:tcPr>
          <w:p w14:paraId="07B08203" w14:textId="77777777" w:rsidR="0063712C" w:rsidRPr="00E7135D" w:rsidRDefault="00000000">
            <w:pPr>
              <w:pStyle w:val="CETBodytext"/>
              <w:jc w:val="center"/>
              <w:rPr>
                <w:rFonts w:cs="Arial"/>
                <w:szCs w:val="18"/>
              </w:rPr>
            </w:pPr>
            <m:oMathPara>
              <m:oMath>
                <m:sSub>
                  <m:sSubPr>
                    <m:ctrlPr>
                      <w:rPr>
                        <w:rFonts w:ascii="Cambria Math" w:hAnsi="Cambria Math" w:cs="Arial"/>
                        <w:szCs w:val="18"/>
                      </w:rPr>
                    </m:ctrlPr>
                  </m:sSubPr>
                  <m:e>
                    <m:r>
                      <w:rPr>
                        <w:rFonts w:ascii="Cambria Math" w:hAnsi="Cambria Math" w:cs="Arial"/>
                        <w:szCs w:val="18"/>
                      </w:rPr>
                      <m:t>C</m:t>
                    </m:r>
                    <m:ctrlPr>
                      <w:rPr>
                        <w:rFonts w:ascii="Cambria Math" w:hAnsi="Cambria Math" w:cs="Arial"/>
                        <w:i/>
                        <w:szCs w:val="18"/>
                      </w:rPr>
                    </m:ctrlPr>
                  </m:e>
                  <m:sub>
                    <m:r>
                      <w:rPr>
                        <w:rFonts w:ascii="Cambria Math" w:hAnsi="Cambria Math" w:cs="Arial"/>
                        <w:szCs w:val="18"/>
                      </w:rPr>
                      <m:t>1</m:t>
                    </m:r>
                  </m:sub>
                </m:sSub>
              </m:oMath>
            </m:oMathPara>
          </w:p>
        </w:tc>
        <w:tc>
          <w:tcPr>
            <w:tcW w:w="1134" w:type="dxa"/>
            <w:shd w:val="clear" w:color="auto" w:fill="FFFFFF"/>
          </w:tcPr>
          <w:p w14:paraId="197858B3" w14:textId="24FED539" w:rsidR="0063712C" w:rsidRPr="00E7135D" w:rsidRDefault="002F07CA" w:rsidP="002F07CA">
            <w:pPr>
              <w:pStyle w:val="CETBodytext"/>
              <w:jc w:val="center"/>
              <w:rPr>
                <w:rFonts w:cs="Arial"/>
                <w:szCs w:val="18"/>
              </w:rPr>
            </w:pPr>
            <m:oMathPara>
              <m:oMath>
                <m:r>
                  <m:rPr>
                    <m:sty m:val="p"/>
                  </m:rPr>
                  <w:rPr>
                    <w:rFonts w:ascii="Cambria Math" w:hAnsi="Cambria Math"/>
                  </w:rPr>
                  <m:t>8.99×</m:t>
                </m:r>
                <m:sSup>
                  <m:sSupPr>
                    <m:ctrlPr>
                      <w:rPr>
                        <w:rFonts w:ascii="Cambria Math" w:hAnsi="Cambria Math"/>
                      </w:rPr>
                    </m:ctrlPr>
                  </m:sSupPr>
                  <m:e>
                    <m:r>
                      <m:rPr>
                        <m:sty m:val="p"/>
                      </m:rPr>
                      <w:rPr>
                        <w:rFonts w:ascii="Cambria Math" w:hAnsi="Cambria Math"/>
                      </w:rPr>
                      <m:t>10</m:t>
                    </m:r>
                  </m:e>
                  <m:sup>
                    <m:r>
                      <w:rPr>
                        <w:rFonts w:ascii="Cambria Math" w:hAnsi="Cambria Math"/>
                      </w:rPr>
                      <m:t>-1</m:t>
                    </m:r>
                  </m:sup>
                </m:sSup>
              </m:oMath>
            </m:oMathPara>
          </w:p>
        </w:tc>
        <w:tc>
          <w:tcPr>
            <w:tcW w:w="1134" w:type="dxa"/>
            <w:shd w:val="clear" w:color="auto" w:fill="FFFFFF"/>
          </w:tcPr>
          <w:p w14:paraId="38EF99ED" w14:textId="3B398552" w:rsidR="0063712C" w:rsidRPr="00E7135D" w:rsidRDefault="00CC4A9A">
            <w:pPr>
              <w:pStyle w:val="CETBodytext"/>
              <w:jc w:val="center"/>
              <w:rPr>
                <w:rFonts w:cs="Arial"/>
                <w:szCs w:val="18"/>
              </w:rPr>
            </w:pPr>
            <m:oMathPara>
              <m:oMath>
                <m:r>
                  <m:rPr>
                    <m:sty m:val="p"/>
                  </m:rPr>
                  <w:rPr>
                    <w:rFonts w:ascii="Cambria Math" w:hAnsi="Cambria Math"/>
                  </w:rPr>
                  <m:t>-</m:t>
                </m:r>
              </m:oMath>
            </m:oMathPara>
          </w:p>
        </w:tc>
      </w:tr>
      <w:tr w:rsidR="0063712C" w:rsidRPr="00E7135D" w14:paraId="4EAEEB60" w14:textId="77777777" w:rsidTr="00FF31BE">
        <w:tc>
          <w:tcPr>
            <w:tcW w:w="1134" w:type="dxa"/>
            <w:vMerge/>
            <w:shd w:val="clear" w:color="auto" w:fill="FFFFFF"/>
          </w:tcPr>
          <w:p w14:paraId="6A2E8124" w14:textId="77777777" w:rsidR="0063712C" w:rsidRPr="00E7135D" w:rsidRDefault="0063712C">
            <w:pPr>
              <w:pStyle w:val="CETBodytext"/>
              <w:jc w:val="center"/>
              <w:rPr>
                <w:rFonts w:cs="Arial"/>
                <w:szCs w:val="18"/>
              </w:rPr>
            </w:pPr>
          </w:p>
        </w:tc>
        <w:tc>
          <w:tcPr>
            <w:tcW w:w="1134" w:type="dxa"/>
            <w:shd w:val="clear" w:color="auto" w:fill="FFFFFF"/>
          </w:tcPr>
          <w:p w14:paraId="151D2656" w14:textId="77777777" w:rsidR="0063712C" w:rsidRPr="00E7135D" w:rsidRDefault="00000000">
            <w:pPr>
              <w:pStyle w:val="CETBodytext"/>
              <w:jc w:val="center"/>
              <w:rPr>
                <w:rFonts w:cs="Arial"/>
                <w:szCs w:val="18"/>
              </w:rPr>
            </w:pPr>
            <m:oMathPara>
              <m:oMath>
                <m:sSub>
                  <m:sSubPr>
                    <m:ctrlPr>
                      <w:rPr>
                        <w:rFonts w:ascii="Cambria Math" w:hAnsi="Cambria Math" w:cs="Arial"/>
                        <w:szCs w:val="18"/>
                      </w:rPr>
                    </m:ctrlPr>
                  </m:sSubPr>
                  <m:e>
                    <m:r>
                      <w:rPr>
                        <w:rFonts w:ascii="Cambria Math" w:hAnsi="Cambria Math" w:cs="Arial"/>
                        <w:szCs w:val="18"/>
                      </w:rPr>
                      <m:t>C</m:t>
                    </m:r>
                    <m:ctrlPr>
                      <w:rPr>
                        <w:rFonts w:ascii="Cambria Math" w:hAnsi="Cambria Math" w:cs="Arial"/>
                        <w:i/>
                        <w:szCs w:val="18"/>
                      </w:rPr>
                    </m:ctrlPr>
                  </m:e>
                  <m:sub>
                    <m:r>
                      <w:rPr>
                        <w:rFonts w:ascii="Cambria Math" w:hAnsi="Cambria Math" w:cs="Arial"/>
                        <w:szCs w:val="18"/>
                      </w:rPr>
                      <m:t>2</m:t>
                    </m:r>
                  </m:sub>
                </m:sSub>
              </m:oMath>
            </m:oMathPara>
          </w:p>
        </w:tc>
        <w:tc>
          <w:tcPr>
            <w:tcW w:w="1134" w:type="dxa"/>
            <w:shd w:val="clear" w:color="auto" w:fill="FFFFFF"/>
          </w:tcPr>
          <w:p w14:paraId="1A546612" w14:textId="31CB0C58" w:rsidR="0063712C" w:rsidRPr="00E7135D" w:rsidRDefault="002F07CA" w:rsidP="002F07CA">
            <w:pPr>
              <w:pStyle w:val="CETBodytext"/>
              <w:jc w:val="center"/>
              <w:rPr>
                <w:rFonts w:cs="Arial"/>
                <w:szCs w:val="18"/>
              </w:rPr>
            </w:pPr>
            <m:oMathPara>
              <m:oMath>
                <m:r>
                  <m:rPr>
                    <m:sty m:val="p"/>
                  </m:rPr>
                  <w:rPr>
                    <w:rFonts w:ascii="Cambria Math" w:hAnsi="Cambria Math"/>
                  </w:rPr>
                  <m:t>1.00×</m:t>
                </m:r>
                <m:sSup>
                  <m:sSupPr>
                    <m:ctrlPr>
                      <w:rPr>
                        <w:rFonts w:ascii="Cambria Math" w:hAnsi="Cambria Math"/>
                      </w:rPr>
                    </m:ctrlPr>
                  </m:sSupPr>
                  <m:e>
                    <m:r>
                      <m:rPr>
                        <m:sty m:val="p"/>
                      </m:rPr>
                      <w:rPr>
                        <w:rFonts w:ascii="Cambria Math" w:hAnsi="Cambria Math"/>
                      </w:rPr>
                      <m:t>10</m:t>
                    </m:r>
                  </m:e>
                  <m:sup>
                    <m:r>
                      <w:rPr>
                        <w:rFonts w:ascii="Cambria Math" w:hAnsi="Cambria Math"/>
                      </w:rPr>
                      <m:t>-1</m:t>
                    </m:r>
                  </m:sup>
                </m:sSup>
              </m:oMath>
            </m:oMathPara>
          </w:p>
        </w:tc>
        <w:tc>
          <w:tcPr>
            <w:tcW w:w="1134" w:type="dxa"/>
            <w:shd w:val="clear" w:color="auto" w:fill="FFFFFF"/>
          </w:tcPr>
          <w:p w14:paraId="32DC7630" w14:textId="5E6911F7" w:rsidR="0063712C" w:rsidRPr="00E7135D" w:rsidRDefault="00CC4A9A">
            <w:pPr>
              <w:pStyle w:val="CETBodytext"/>
              <w:jc w:val="center"/>
              <w:rPr>
                <w:rFonts w:cs="Arial"/>
                <w:szCs w:val="18"/>
              </w:rPr>
            </w:pPr>
            <m:oMathPara>
              <m:oMath>
                <m:r>
                  <m:rPr>
                    <m:sty m:val="p"/>
                  </m:rPr>
                  <w:rPr>
                    <w:rFonts w:ascii="Cambria Math" w:hAnsi="Cambria Math"/>
                  </w:rPr>
                  <m:t>-</m:t>
                </m:r>
              </m:oMath>
            </m:oMathPara>
          </w:p>
        </w:tc>
      </w:tr>
      <w:tr w:rsidR="0063712C" w:rsidRPr="00E7135D" w14:paraId="290B6131" w14:textId="77777777" w:rsidTr="00FF31BE">
        <w:tc>
          <w:tcPr>
            <w:tcW w:w="1134" w:type="dxa"/>
            <w:vMerge/>
            <w:shd w:val="clear" w:color="auto" w:fill="FFFFFF"/>
          </w:tcPr>
          <w:p w14:paraId="278896D8" w14:textId="77777777" w:rsidR="0063712C" w:rsidRPr="00E7135D" w:rsidRDefault="0063712C">
            <w:pPr>
              <w:pStyle w:val="CETBodytext"/>
              <w:jc w:val="center"/>
              <w:rPr>
                <w:rFonts w:cs="Arial"/>
                <w:szCs w:val="18"/>
              </w:rPr>
            </w:pPr>
          </w:p>
        </w:tc>
        <w:tc>
          <w:tcPr>
            <w:tcW w:w="1134" w:type="dxa"/>
            <w:shd w:val="clear" w:color="auto" w:fill="FFFFFF"/>
          </w:tcPr>
          <w:p w14:paraId="3E0FB58F" w14:textId="77777777" w:rsidR="0063712C" w:rsidRPr="00E7135D" w:rsidRDefault="00000000">
            <w:pPr>
              <w:pStyle w:val="CETBodytext"/>
              <w:jc w:val="center"/>
              <w:rPr>
                <w:rFonts w:cs="Arial"/>
                <w:szCs w:val="18"/>
              </w:rPr>
            </w:pPr>
            <m:oMathPara>
              <m:oMath>
                <m:sSub>
                  <m:sSubPr>
                    <m:ctrlPr>
                      <w:rPr>
                        <w:rFonts w:ascii="Cambria Math" w:hAnsi="Cambria Math" w:cs="Arial"/>
                        <w:szCs w:val="18"/>
                      </w:rPr>
                    </m:ctrlPr>
                  </m:sSubPr>
                  <m:e>
                    <m:r>
                      <w:rPr>
                        <w:rFonts w:ascii="Cambria Math" w:hAnsi="Cambria Math" w:cs="Arial"/>
                        <w:szCs w:val="18"/>
                      </w:rPr>
                      <m:t>C</m:t>
                    </m:r>
                    <m:ctrlPr>
                      <w:rPr>
                        <w:rFonts w:ascii="Cambria Math" w:hAnsi="Cambria Math" w:cs="Arial"/>
                        <w:i/>
                        <w:szCs w:val="18"/>
                      </w:rPr>
                    </m:ctrlPr>
                  </m:e>
                  <m:sub>
                    <m:r>
                      <w:rPr>
                        <w:rFonts w:ascii="Cambria Math" w:hAnsi="Cambria Math" w:cs="Arial"/>
                        <w:szCs w:val="18"/>
                      </w:rPr>
                      <m:t>3</m:t>
                    </m:r>
                  </m:sub>
                </m:sSub>
              </m:oMath>
            </m:oMathPara>
          </w:p>
        </w:tc>
        <w:tc>
          <w:tcPr>
            <w:tcW w:w="1134" w:type="dxa"/>
            <w:shd w:val="clear" w:color="auto" w:fill="FFFFFF"/>
          </w:tcPr>
          <w:p w14:paraId="7BB507A9" w14:textId="07830521" w:rsidR="0063712C" w:rsidRPr="00E7135D" w:rsidRDefault="002F07CA" w:rsidP="002F07CA">
            <w:pPr>
              <w:pStyle w:val="CETBodytext"/>
              <w:jc w:val="center"/>
              <w:rPr>
                <w:rFonts w:cs="Arial"/>
                <w:color w:val="000000"/>
                <w:szCs w:val="18"/>
              </w:rPr>
            </w:pPr>
            <m:oMathPara>
              <m:oMath>
                <m:r>
                  <m:rPr>
                    <m:sty m:val="p"/>
                  </m:rPr>
                  <w:rPr>
                    <w:rFonts w:ascii="Cambria Math" w:hAnsi="Cambria Math"/>
                  </w:rPr>
                  <m:t>-6.71×</m:t>
                </m:r>
                <m:sSup>
                  <m:sSupPr>
                    <m:ctrlPr>
                      <w:rPr>
                        <w:rFonts w:ascii="Cambria Math" w:hAnsi="Cambria Math"/>
                      </w:rPr>
                    </m:ctrlPr>
                  </m:sSupPr>
                  <m:e>
                    <m:r>
                      <m:rPr>
                        <m:sty m:val="p"/>
                      </m:rPr>
                      <w:rPr>
                        <w:rFonts w:ascii="Cambria Math" w:hAnsi="Cambria Math"/>
                      </w:rPr>
                      <m:t>10</m:t>
                    </m:r>
                  </m:e>
                  <m:sup>
                    <m:r>
                      <w:rPr>
                        <w:rFonts w:ascii="Cambria Math" w:hAnsi="Cambria Math"/>
                      </w:rPr>
                      <m:t>-3</m:t>
                    </m:r>
                  </m:sup>
                </m:sSup>
              </m:oMath>
            </m:oMathPara>
          </w:p>
        </w:tc>
        <w:tc>
          <w:tcPr>
            <w:tcW w:w="1134" w:type="dxa"/>
            <w:shd w:val="clear" w:color="auto" w:fill="FFFFFF"/>
          </w:tcPr>
          <w:p w14:paraId="6AF3E0FE" w14:textId="4494EF26" w:rsidR="0063712C" w:rsidRPr="00E7135D" w:rsidRDefault="00CC4A9A">
            <w:pPr>
              <w:pStyle w:val="CETBodytext"/>
              <w:jc w:val="center"/>
              <w:rPr>
                <w:rFonts w:cs="Arial"/>
                <w:szCs w:val="18"/>
              </w:rPr>
            </w:pPr>
            <m:oMathPara>
              <m:oMath>
                <m:r>
                  <m:rPr>
                    <m:sty m:val="p"/>
                  </m:rPr>
                  <w:rPr>
                    <w:rFonts w:ascii="Cambria Math" w:hAnsi="Cambria Math"/>
                  </w:rPr>
                  <m:t>-</m:t>
                </m:r>
              </m:oMath>
            </m:oMathPara>
          </w:p>
        </w:tc>
      </w:tr>
      <w:tr w:rsidR="0063712C" w:rsidRPr="00E7135D" w14:paraId="059F1448" w14:textId="77777777" w:rsidTr="00FF31BE">
        <w:tc>
          <w:tcPr>
            <w:tcW w:w="1134" w:type="dxa"/>
            <w:vMerge/>
            <w:shd w:val="clear" w:color="auto" w:fill="FFFFFF"/>
          </w:tcPr>
          <w:p w14:paraId="349C6473" w14:textId="77777777" w:rsidR="0063712C" w:rsidRPr="00E7135D" w:rsidRDefault="0063712C">
            <w:pPr>
              <w:pStyle w:val="CETBodytext"/>
              <w:jc w:val="center"/>
              <w:rPr>
                <w:rFonts w:cs="Arial"/>
                <w:szCs w:val="18"/>
              </w:rPr>
            </w:pPr>
          </w:p>
        </w:tc>
        <w:tc>
          <w:tcPr>
            <w:tcW w:w="1134" w:type="dxa"/>
            <w:shd w:val="clear" w:color="auto" w:fill="FFFFFF"/>
          </w:tcPr>
          <w:p w14:paraId="6EC66CD6" w14:textId="77777777" w:rsidR="0063712C" w:rsidRPr="00E7135D" w:rsidRDefault="00000000">
            <w:pPr>
              <w:pStyle w:val="CETBodytext"/>
              <w:jc w:val="center"/>
              <w:rPr>
                <w:rFonts w:cs="Arial"/>
                <w:szCs w:val="18"/>
              </w:rPr>
            </w:pPr>
            <m:oMathPara>
              <m:oMath>
                <m:sSub>
                  <m:sSubPr>
                    <m:ctrlPr>
                      <w:rPr>
                        <w:rFonts w:ascii="Cambria Math" w:hAnsi="Cambria Math" w:cs="Arial"/>
                        <w:szCs w:val="18"/>
                      </w:rPr>
                    </m:ctrlPr>
                  </m:sSubPr>
                  <m:e>
                    <m:r>
                      <w:rPr>
                        <w:rFonts w:ascii="Cambria Math" w:hAnsi="Cambria Math" w:cs="Arial"/>
                        <w:szCs w:val="18"/>
                      </w:rPr>
                      <m:t>C</m:t>
                    </m:r>
                    <m:ctrlPr>
                      <w:rPr>
                        <w:rFonts w:ascii="Cambria Math" w:hAnsi="Cambria Math" w:cs="Arial"/>
                        <w:i/>
                        <w:szCs w:val="18"/>
                      </w:rPr>
                    </m:ctrlPr>
                  </m:e>
                  <m:sub>
                    <m:r>
                      <w:rPr>
                        <w:rFonts w:ascii="Cambria Math" w:hAnsi="Cambria Math" w:cs="Arial"/>
                        <w:szCs w:val="18"/>
                      </w:rPr>
                      <m:t>4</m:t>
                    </m:r>
                  </m:sub>
                </m:sSub>
              </m:oMath>
            </m:oMathPara>
          </w:p>
        </w:tc>
        <w:tc>
          <w:tcPr>
            <w:tcW w:w="1134" w:type="dxa"/>
            <w:shd w:val="clear" w:color="auto" w:fill="FFFFFF"/>
          </w:tcPr>
          <w:p w14:paraId="4D4A3E82" w14:textId="3E82B629" w:rsidR="0063712C" w:rsidRPr="00E7135D" w:rsidRDefault="002F07CA" w:rsidP="002F07CA">
            <w:pPr>
              <w:pStyle w:val="CETBodytext"/>
              <w:jc w:val="center"/>
              <w:rPr>
                <w:rFonts w:cs="Arial"/>
                <w:color w:val="000000"/>
                <w:szCs w:val="18"/>
              </w:rPr>
            </w:pPr>
            <m:oMathPara>
              <m:oMathParaPr>
                <m:jc m:val="center"/>
              </m:oMathParaPr>
              <m:oMath>
                <m:r>
                  <m:rPr>
                    <m:sty m:val="p"/>
                  </m:rPr>
                  <w:rPr>
                    <w:rFonts w:ascii="Cambria Math" w:hAnsi="Cambria Math"/>
                  </w:rPr>
                  <m:t>6.71×</m:t>
                </m:r>
                <m:sSup>
                  <m:sSupPr>
                    <m:ctrlPr>
                      <w:rPr>
                        <w:rFonts w:ascii="Cambria Math" w:hAnsi="Cambria Math"/>
                      </w:rPr>
                    </m:ctrlPr>
                  </m:sSupPr>
                  <m:e>
                    <m:r>
                      <m:rPr>
                        <m:sty m:val="p"/>
                      </m:rPr>
                      <w:rPr>
                        <w:rFonts w:ascii="Cambria Math" w:hAnsi="Cambria Math"/>
                      </w:rPr>
                      <m:t>10</m:t>
                    </m:r>
                  </m:e>
                  <m:sup>
                    <m:r>
                      <w:rPr>
                        <w:rFonts w:ascii="Cambria Math" w:hAnsi="Cambria Math"/>
                      </w:rPr>
                      <m:t>-3</m:t>
                    </m:r>
                  </m:sup>
                </m:sSup>
              </m:oMath>
            </m:oMathPara>
          </w:p>
        </w:tc>
        <w:tc>
          <w:tcPr>
            <w:tcW w:w="1134" w:type="dxa"/>
            <w:shd w:val="clear" w:color="auto" w:fill="FFFFFF"/>
          </w:tcPr>
          <w:p w14:paraId="344CE94E" w14:textId="5208D90A" w:rsidR="0063712C" w:rsidRPr="00E7135D" w:rsidRDefault="00CC4A9A">
            <w:pPr>
              <w:pStyle w:val="CETBodytext"/>
              <w:jc w:val="center"/>
              <w:rPr>
                <w:rFonts w:cs="Arial"/>
                <w:szCs w:val="18"/>
              </w:rPr>
            </w:pPr>
            <m:oMathPara>
              <m:oMath>
                <m:r>
                  <m:rPr>
                    <m:sty m:val="p"/>
                  </m:rPr>
                  <w:rPr>
                    <w:rFonts w:ascii="Cambria Math" w:hAnsi="Cambria Math"/>
                  </w:rPr>
                  <m:t>-</m:t>
                </m:r>
              </m:oMath>
            </m:oMathPara>
          </w:p>
        </w:tc>
      </w:tr>
      <w:tr w:rsidR="0063712C" w:rsidRPr="00E7135D" w14:paraId="6E8DDA40" w14:textId="77777777" w:rsidTr="00FF31BE">
        <w:tc>
          <w:tcPr>
            <w:tcW w:w="1134" w:type="dxa"/>
            <w:vMerge/>
            <w:shd w:val="clear" w:color="auto" w:fill="FFFFFF"/>
          </w:tcPr>
          <w:p w14:paraId="42D9B173" w14:textId="77777777" w:rsidR="0063712C" w:rsidRPr="00E7135D" w:rsidRDefault="0063712C">
            <w:pPr>
              <w:pStyle w:val="CETBodytext"/>
              <w:jc w:val="center"/>
              <w:rPr>
                <w:rFonts w:cs="Arial"/>
                <w:szCs w:val="18"/>
              </w:rPr>
            </w:pPr>
          </w:p>
        </w:tc>
        <w:tc>
          <w:tcPr>
            <w:tcW w:w="1134" w:type="dxa"/>
            <w:shd w:val="clear" w:color="auto" w:fill="FFFFFF"/>
          </w:tcPr>
          <w:p w14:paraId="34795175" w14:textId="77777777" w:rsidR="0063712C" w:rsidRPr="00E7135D" w:rsidRDefault="00000000">
            <w:pPr>
              <w:pStyle w:val="CETBodytext"/>
              <w:jc w:val="center"/>
              <w:rPr>
                <w:rFonts w:cs="Arial"/>
                <w:szCs w:val="18"/>
              </w:rPr>
            </w:pPr>
            <m:oMathPara>
              <m:oMath>
                <m:sSub>
                  <m:sSubPr>
                    <m:ctrlPr>
                      <w:rPr>
                        <w:rFonts w:ascii="Cambria Math" w:hAnsi="Cambria Math" w:cs="Arial"/>
                        <w:szCs w:val="18"/>
                      </w:rPr>
                    </m:ctrlPr>
                  </m:sSubPr>
                  <m:e>
                    <m:r>
                      <w:rPr>
                        <w:rFonts w:ascii="Cambria Math" w:hAnsi="Cambria Math" w:cs="Arial"/>
                        <w:szCs w:val="18"/>
                      </w:rPr>
                      <m:t>r</m:t>
                    </m:r>
                    <m:ctrlPr>
                      <w:rPr>
                        <w:rFonts w:ascii="Cambria Math" w:hAnsi="Cambria Math" w:cs="Arial"/>
                        <w:i/>
                        <w:szCs w:val="18"/>
                      </w:rPr>
                    </m:ctrlPr>
                  </m:e>
                  <m:sub>
                    <m:r>
                      <w:rPr>
                        <w:rFonts w:ascii="Cambria Math" w:hAnsi="Cambria Math" w:cs="Arial"/>
                        <w:szCs w:val="18"/>
                      </w:rPr>
                      <m:t>1</m:t>
                    </m:r>
                  </m:sub>
                </m:sSub>
              </m:oMath>
            </m:oMathPara>
          </w:p>
        </w:tc>
        <w:tc>
          <w:tcPr>
            <w:tcW w:w="1134" w:type="dxa"/>
            <w:shd w:val="clear" w:color="auto" w:fill="FFFFFF"/>
          </w:tcPr>
          <w:p w14:paraId="2D36D6B0" w14:textId="57CB2918" w:rsidR="0063712C" w:rsidRPr="00E7135D" w:rsidRDefault="002F07CA" w:rsidP="002F07CA">
            <w:pPr>
              <w:pStyle w:val="CETBodytext"/>
              <w:jc w:val="center"/>
              <w:rPr>
                <w:rFonts w:cs="Arial"/>
                <w:color w:val="000000"/>
                <w:szCs w:val="18"/>
              </w:rPr>
            </w:pPr>
            <m:oMathPara>
              <m:oMath>
                <m:r>
                  <m:rPr>
                    <m:sty m:val="p"/>
                  </m:rPr>
                  <w:rPr>
                    <w:rFonts w:ascii="Cambria Math" w:hAnsi="Cambria Math"/>
                  </w:rPr>
                  <m:t>-1.92×</m:t>
                </m:r>
                <m:sSup>
                  <m:sSupPr>
                    <m:ctrlPr>
                      <w:rPr>
                        <w:rFonts w:ascii="Cambria Math" w:hAnsi="Cambria Math"/>
                      </w:rPr>
                    </m:ctrlPr>
                  </m:sSupPr>
                  <m:e>
                    <m:r>
                      <m:rPr>
                        <m:sty m:val="p"/>
                      </m:rPr>
                      <w:rPr>
                        <w:rFonts w:ascii="Cambria Math" w:hAnsi="Cambria Math"/>
                      </w:rPr>
                      <m:t>10</m:t>
                    </m:r>
                  </m:e>
                  <m:sup>
                    <m:r>
                      <w:rPr>
                        <w:rFonts w:ascii="Cambria Math" w:hAnsi="Cambria Math"/>
                      </w:rPr>
                      <m:t>-2</m:t>
                    </m:r>
                  </m:sup>
                </m:sSup>
              </m:oMath>
            </m:oMathPara>
          </w:p>
        </w:tc>
        <w:tc>
          <w:tcPr>
            <w:tcW w:w="1134" w:type="dxa"/>
            <w:shd w:val="clear" w:color="auto" w:fill="FFFFFF"/>
          </w:tcPr>
          <w:p w14:paraId="2BD6E7F8" w14:textId="6C058359" w:rsidR="0063712C" w:rsidRPr="00E7135D" w:rsidRDefault="00CC4A9A">
            <w:pPr>
              <w:pStyle w:val="CETBodytext"/>
              <w:jc w:val="center"/>
              <w:rPr>
                <w:rFonts w:cs="Arial"/>
                <w:szCs w:val="18"/>
              </w:rPr>
            </w:pPr>
            <m:oMathPara>
              <m:oMath>
                <m:r>
                  <m:rPr>
                    <m:sty m:val="p"/>
                  </m:rPr>
                  <w:rPr>
                    <w:rFonts w:ascii="Cambria Math" w:hAnsi="Cambria Math"/>
                  </w:rPr>
                  <m:t>-</m:t>
                </m:r>
              </m:oMath>
            </m:oMathPara>
          </w:p>
        </w:tc>
      </w:tr>
      <w:tr w:rsidR="0063712C" w:rsidRPr="00E7135D" w14:paraId="0009EA51" w14:textId="77777777" w:rsidTr="00FF31BE">
        <w:tc>
          <w:tcPr>
            <w:tcW w:w="1134" w:type="dxa"/>
            <w:vMerge/>
            <w:shd w:val="clear" w:color="auto" w:fill="FFFFFF"/>
          </w:tcPr>
          <w:p w14:paraId="52FABC30" w14:textId="77777777" w:rsidR="0063712C" w:rsidRPr="00E7135D" w:rsidRDefault="0063712C">
            <w:pPr>
              <w:pStyle w:val="CETBodytext"/>
              <w:jc w:val="center"/>
              <w:rPr>
                <w:rFonts w:cs="Arial"/>
                <w:szCs w:val="18"/>
              </w:rPr>
            </w:pPr>
          </w:p>
        </w:tc>
        <w:tc>
          <w:tcPr>
            <w:tcW w:w="1134" w:type="dxa"/>
            <w:shd w:val="clear" w:color="auto" w:fill="FFFFFF"/>
          </w:tcPr>
          <w:p w14:paraId="78126FDA" w14:textId="77777777" w:rsidR="0063712C" w:rsidRPr="00E7135D" w:rsidRDefault="00000000">
            <w:pPr>
              <w:pStyle w:val="CETBodytext"/>
              <w:jc w:val="center"/>
              <w:rPr>
                <w:rFonts w:cs="Arial"/>
                <w:szCs w:val="18"/>
              </w:rPr>
            </w:pPr>
            <m:oMathPara>
              <m:oMath>
                <m:sSub>
                  <m:sSubPr>
                    <m:ctrlPr>
                      <w:rPr>
                        <w:rFonts w:ascii="Cambria Math" w:hAnsi="Cambria Math" w:cs="Arial"/>
                        <w:szCs w:val="18"/>
                      </w:rPr>
                    </m:ctrlPr>
                  </m:sSubPr>
                  <m:e>
                    <m:r>
                      <w:rPr>
                        <w:rFonts w:ascii="Cambria Math" w:hAnsi="Cambria Math" w:cs="Arial"/>
                        <w:szCs w:val="18"/>
                      </w:rPr>
                      <m:t>r</m:t>
                    </m:r>
                    <m:ctrlPr>
                      <w:rPr>
                        <w:rFonts w:ascii="Cambria Math" w:hAnsi="Cambria Math" w:cs="Arial"/>
                        <w:i/>
                        <w:szCs w:val="18"/>
                      </w:rPr>
                    </m:ctrlPr>
                  </m:e>
                  <m:sub>
                    <m:r>
                      <w:rPr>
                        <w:rFonts w:ascii="Cambria Math" w:hAnsi="Cambria Math" w:cs="Arial"/>
                        <w:szCs w:val="18"/>
                      </w:rPr>
                      <m:t>2</m:t>
                    </m:r>
                  </m:sub>
                </m:sSub>
              </m:oMath>
            </m:oMathPara>
          </w:p>
        </w:tc>
        <w:tc>
          <w:tcPr>
            <w:tcW w:w="1134" w:type="dxa"/>
            <w:shd w:val="clear" w:color="auto" w:fill="FFFFFF"/>
          </w:tcPr>
          <w:p w14:paraId="7659E60B" w14:textId="702324A0" w:rsidR="0063712C" w:rsidRPr="00E7135D" w:rsidRDefault="002F07CA" w:rsidP="002F07CA">
            <w:pPr>
              <w:pStyle w:val="CETBodytext"/>
              <w:jc w:val="center"/>
              <w:rPr>
                <w:rFonts w:cs="Arial"/>
                <w:color w:val="000000"/>
                <w:szCs w:val="18"/>
              </w:rPr>
            </w:pPr>
            <m:oMathPara>
              <m:oMath>
                <m:r>
                  <m:rPr>
                    <m:sty m:val="p"/>
                  </m:rPr>
                  <w:rPr>
                    <w:rFonts w:ascii="Cambria Math" w:hAnsi="Cambria Math"/>
                  </w:rPr>
                  <m:t>-2.36×</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oMath>
            </m:oMathPara>
          </w:p>
        </w:tc>
        <w:tc>
          <w:tcPr>
            <w:tcW w:w="1134" w:type="dxa"/>
            <w:shd w:val="clear" w:color="auto" w:fill="FFFFFF"/>
          </w:tcPr>
          <w:p w14:paraId="71DB2AE8" w14:textId="76DB680E" w:rsidR="0063712C" w:rsidRPr="00E7135D" w:rsidRDefault="00CC4A9A">
            <w:pPr>
              <w:pStyle w:val="CETBodytext"/>
              <w:jc w:val="center"/>
              <w:rPr>
                <w:rFonts w:cs="Arial"/>
                <w:szCs w:val="18"/>
              </w:rPr>
            </w:pPr>
            <m:oMathPara>
              <m:oMath>
                <m:r>
                  <m:rPr>
                    <m:sty m:val="p"/>
                  </m:rPr>
                  <w:rPr>
                    <w:rFonts w:ascii="Cambria Math" w:hAnsi="Cambria Math"/>
                  </w:rPr>
                  <m:t>-</m:t>
                </m:r>
              </m:oMath>
            </m:oMathPara>
          </w:p>
        </w:tc>
      </w:tr>
    </w:tbl>
    <w:p w14:paraId="442C9D12" w14:textId="6F08CDEA" w:rsidR="0037479F" w:rsidRPr="00E7135D" w:rsidRDefault="0037479F" w:rsidP="00EE22D3">
      <w:pPr>
        <w:pStyle w:val="CETBodytext"/>
      </w:pPr>
    </w:p>
    <w:p w14:paraId="4ED4A78D" w14:textId="2E60D857" w:rsidR="00756DF6" w:rsidRPr="00E7135D" w:rsidRDefault="00A60B5C" w:rsidP="008F19F1">
      <w:pPr>
        <w:pStyle w:val="CETBodytext"/>
        <w:spacing w:after="120"/>
      </w:pPr>
      <w:r w:rsidRPr="00E7135D">
        <w:t xml:space="preserve">On the other hand, the results obtained from the six constants of the analytical solution (Eq(4-5)) </w:t>
      </w:r>
      <w:r w:rsidR="006E5CBF" w:rsidRPr="00E7135D">
        <w:t>are</w:t>
      </w:r>
      <w:r w:rsidRPr="00E7135D">
        <w:t xml:space="preserve"> used to carry out the extraction curve of the phenolic compounds in the solid and liquid phases. Figure 2 shows the non-linear regression obtained from Eq(4-5) and the experimental data of the concentrations.</w:t>
      </w:r>
    </w:p>
    <w:tbl>
      <w:tblPr>
        <w:tblStyle w:val="Tablaconcuadrculaclar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444"/>
        <w:gridCol w:w="4343"/>
      </w:tblGrid>
      <w:tr w:rsidR="00230D08" w:rsidRPr="00E7135D" w14:paraId="7DD0B2A5" w14:textId="77777777" w:rsidTr="0096613D">
        <w:trPr>
          <w:trHeight w:val="20"/>
        </w:trPr>
        <w:tc>
          <w:tcPr>
            <w:tcW w:w="4444" w:type="dxa"/>
          </w:tcPr>
          <w:p w14:paraId="3D1C9955" w14:textId="77777777" w:rsidR="00230D08" w:rsidRPr="00E7135D" w:rsidRDefault="00230D08" w:rsidP="0096613D">
            <w:pPr>
              <w:pStyle w:val="CETHeadingxx"/>
            </w:pPr>
            <w:r w:rsidRPr="00E7135D">
              <w:rPr>
                <w:noProof/>
              </w:rPr>
              <w:lastRenderedPageBreak/>
              <w:drawing>
                <wp:inline distT="0" distB="0" distL="0" distR="0" wp14:anchorId="092F99BF" wp14:editId="3D3EC3EC">
                  <wp:extent cx="2640905" cy="1728000"/>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2640905" cy="1728000"/>
                          </a:xfrm>
                          <a:prstGeom prst="rect">
                            <a:avLst/>
                          </a:prstGeom>
                        </pic:spPr>
                      </pic:pic>
                    </a:graphicData>
                  </a:graphic>
                </wp:inline>
              </w:drawing>
            </w:r>
          </w:p>
        </w:tc>
        <w:tc>
          <w:tcPr>
            <w:tcW w:w="4343" w:type="dxa"/>
          </w:tcPr>
          <w:p w14:paraId="0D3322F4" w14:textId="77777777" w:rsidR="00230D08" w:rsidRPr="00E7135D" w:rsidRDefault="00230D08" w:rsidP="0096613D">
            <w:pPr>
              <w:pStyle w:val="CETHeadingxx"/>
            </w:pPr>
            <w:r w:rsidRPr="00E7135D">
              <w:rPr>
                <w:noProof/>
              </w:rPr>
              <w:drawing>
                <wp:inline distT="0" distB="0" distL="0" distR="0" wp14:anchorId="1F73FB25" wp14:editId="5BD5B636">
                  <wp:extent cx="2522038" cy="1691999"/>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2522038" cy="1691999"/>
                          </a:xfrm>
                          <a:prstGeom prst="rect">
                            <a:avLst/>
                          </a:prstGeom>
                        </pic:spPr>
                      </pic:pic>
                    </a:graphicData>
                  </a:graphic>
                </wp:inline>
              </w:drawing>
            </w:r>
          </w:p>
        </w:tc>
      </w:tr>
      <w:tr w:rsidR="00073A9A" w:rsidRPr="00E7135D" w14:paraId="208E2ED2" w14:textId="77777777" w:rsidTr="0096613D">
        <w:trPr>
          <w:trHeight w:val="20"/>
        </w:trPr>
        <w:tc>
          <w:tcPr>
            <w:tcW w:w="4444" w:type="dxa"/>
          </w:tcPr>
          <w:p w14:paraId="1C5DA402" w14:textId="6310338E" w:rsidR="00073A9A" w:rsidRPr="00E7135D" w:rsidRDefault="00476393" w:rsidP="0096613D">
            <w:pPr>
              <w:pStyle w:val="CETHeadingxx"/>
              <w:jc w:val="center"/>
              <w:rPr>
                <w:noProof/>
              </w:rPr>
            </w:pPr>
            <w:r w:rsidRPr="00E7135D">
              <w:rPr>
                <w:noProof/>
              </w:rPr>
              <w:t>(</w:t>
            </w:r>
            <w:r w:rsidR="00073A9A" w:rsidRPr="00E7135D">
              <w:rPr>
                <w:noProof/>
              </w:rPr>
              <w:t>a</w:t>
            </w:r>
            <w:r w:rsidRPr="00E7135D">
              <w:rPr>
                <w:noProof/>
              </w:rPr>
              <w:t>)</w:t>
            </w:r>
          </w:p>
        </w:tc>
        <w:tc>
          <w:tcPr>
            <w:tcW w:w="4343" w:type="dxa"/>
          </w:tcPr>
          <w:p w14:paraId="4F699537" w14:textId="0E95596F" w:rsidR="00073A9A" w:rsidRPr="00E7135D" w:rsidRDefault="00430274" w:rsidP="0096613D">
            <w:pPr>
              <w:pStyle w:val="CETHeadingxx"/>
              <w:jc w:val="center"/>
              <w:rPr>
                <w:noProof/>
              </w:rPr>
            </w:pPr>
            <w:r w:rsidRPr="00E7135D">
              <w:rPr>
                <w:noProof/>
              </w:rPr>
              <w:t>(</w:t>
            </w:r>
            <w:r w:rsidR="00073A9A" w:rsidRPr="00E7135D">
              <w:rPr>
                <w:noProof/>
              </w:rPr>
              <w:t>b</w:t>
            </w:r>
            <w:r w:rsidRPr="00E7135D">
              <w:rPr>
                <w:noProof/>
              </w:rPr>
              <w:t>)</w:t>
            </w:r>
          </w:p>
        </w:tc>
      </w:tr>
      <w:tr w:rsidR="00230D08" w:rsidRPr="00E7135D" w14:paraId="391C2E79" w14:textId="77777777" w:rsidTr="0096613D">
        <w:tblPrEx>
          <w:tblCellMar>
            <w:left w:w="108" w:type="dxa"/>
            <w:right w:w="108" w:type="dxa"/>
          </w:tblCellMar>
        </w:tblPrEx>
        <w:trPr>
          <w:trHeight w:val="20"/>
        </w:trPr>
        <w:tc>
          <w:tcPr>
            <w:tcW w:w="8787" w:type="dxa"/>
            <w:gridSpan w:val="2"/>
          </w:tcPr>
          <w:p w14:paraId="4A625322" w14:textId="288B1A4A" w:rsidR="00230D08" w:rsidRPr="00E7135D" w:rsidRDefault="00230D08" w:rsidP="0096613D">
            <w:pPr>
              <w:pStyle w:val="CETCaption"/>
              <w:spacing w:before="0" w:after="0"/>
              <w:rPr>
                <w:rFonts w:eastAsiaTheme="minorHAnsi"/>
                <w:color w:val="131413"/>
                <w:lang w:val="en-US"/>
              </w:rPr>
            </w:pPr>
            <w:r w:rsidRPr="00E7135D">
              <w:rPr>
                <w:rStyle w:val="CETCaptionCarattere"/>
                <w:rFonts w:cs="Arial"/>
                <w:i/>
                <w:szCs w:val="18"/>
                <w:lang w:val="en-US"/>
              </w:rPr>
              <w:t xml:space="preserve">Figure 2: </w:t>
            </w:r>
            <w:r w:rsidRPr="00E7135D">
              <w:rPr>
                <w:rFonts w:eastAsia="AdvEPSTIM"/>
                <w:lang w:val="en-US"/>
              </w:rPr>
              <w:t xml:space="preserve">Experimental and simulated </w:t>
            </w:r>
            <w:r w:rsidR="001A2641" w:rsidRPr="00E7135D">
              <w:rPr>
                <w:rFonts w:eastAsia="AdvEPSTIM"/>
                <w:lang w:val="en-US"/>
              </w:rPr>
              <w:t xml:space="preserve">evolution of </w:t>
            </w:r>
            <w:r w:rsidRPr="00E7135D">
              <w:rPr>
                <w:rFonts w:eastAsia="AdvEPSTIM"/>
                <w:lang w:val="en-US"/>
              </w:rPr>
              <w:t xml:space="preserve">phenol compounds </w:t>
            </w:r>
            <w:r w:rsidRPr="00E7135D">
              <w:rPr>
                <w:rFonts w:eastAsiaTheme="minorHAnsi"/>
                <w:color w:val="131413"/>
                <w:lang w:val="en-US"/>
              </w:rPr>
              <w:t xml:space="preserve">during </w:t>
            </w:r>
            <w:r w:rsidR="00A00DE8" w:rsidRPr="00E7135D">
              <w:rPr>
                <w:rFonts w:eastAsiaTheme="minorHAnsi"/>
                <w:color w:val="131413"/>
                <w:lang w:val="en-US"/>
              </w:rPr>
              <w:t>solid–liquid</w:t>
            </w:r>
            <w:r w:rsidRPr="00E7135D">
              <w:rPr>
                <w:rFonts w:eastAsiaTheme="minorHAnsi"/>
                <w:color w:val="131413"/>
                <w:lang w:val="en-US"/>
              </w:rPr>
              <w:t xml:space="preserve"> extraction: (a)</w:t>
            </w:r>
            <w:r w:rsidR="00E83532" w:rsidRPr="00E7135D">
              <w:rPr>
                <w:rFonts w:eastAsiaTheme="minorHAnsi"/>
                <w:color w:val="131413"/>
                <w:lang w:val="en-US"/>
              </w:rPr>
              <w:t xml:space="preserve"> </w:t>
            </w:r>
            <w:r w:rsidRPr="00E7135D">
              <w:rPr>
                <w:rFonts w:eastAsiaTheme="minorHAnsi"/>
                <w:color w:val="131413"/>
                <w:lang w:val="en-US"/>
              </w:rPr>
              <w:t>Solvent phase, and</w:t>
            </w:r>
            <w:r w:rsidR="00430274" w:rsidRPr="00E7135D">
              <w:rPr>
                <w:rFonts w:eastAsiaTheme="minorHAnsi"/>
                <w:color w:val="131413"/>
                <w:lang w:val="en-US"/>
              </w:rPr>
              <w:t xml:space="preserve"> </w:t>
            </w:r>
            <w:r w:rsidRPr="00E7135D">
              <w:rPr>
                <w:rFonts w:eastAsiaTheme="minorHAnsi"/>
                <w:color w:val="131413"/>
                <w:lang w:val="en-US"/>
              </w:rPr>
              <w:t>(b)</w:t>
            </w:r>
            <w:r w:rsidR="00E83532" w:rsidRPr="00E7135D">
              <w:rPr>
                <w:rFonts w:eastAsiaTheme="minorHAnsi"/>
                <w:color w:val="131413"/>
                <w:lang w:val="en-US"/>
              </w:rPr>
              <w:t xml:space="preserve"> </w:t>
            </w:r>
            <w:r w:rsidRPr="00E7135D">
              <w:rPr>
                <w:rFonts w:eastAsiaTheme="minorHAnsi"/>
                <w:color w:val="131413"/>
                <w:lang w:val="en-US"/>
              </w:rPr>
              <w:t>Solid phase.</w:t>
            </w:r>
            <w:r w:rsidR="00430274" w:rsidRPr="00E7135D">
              <w:rPr>
                <w:rFonts w:eastAsiaTheme="minorHAnsi"/>
                <w:color w:val="131413"/>
                <w:lang w:val="en-US"/>
              </w:rPr>
              <w:t xml:space="preserve"> </w:t>
            </w:r>
            <w:r w:rsidRPr="00E7135D">
              <w:rPr>
                <w:rFonts w:eastAsiaTheme="minorHAnsi"/>
                <w:color w:val="131413"/>
                <w:lang w:val="en-US"/>
              </w:rPr>
              <w:t xml:space="preserve">The black line indicates the data obtained by the non-linear regression. </w:t>
            </w:r>
            <w:r w:rsidR="00561795" w:rsidRPr="00E7135D">
              <w:rPr>
                <w:rFonts w:eastAsiaTheme="minorHAnsi"/>
                <w:color w:val="131413"/>
                <w:lang w:val="en-US"/>
              </w:rPr>
              <w:t>''A</w:t>
            </w:r>
            <w:r w:rsidR="004C0B5C" w:rsidRPr="00E7135D">
              <w:rPr>
                <w:rFonts w:eastAsiaTheme="minorHAnsi"/>
                <w:color w:val="131413"/>
                <w:lang w:val="en-US"/>
              </w:rPr>
              <w:t>vg</w:t>
            </w:r>
            <w:r w:rsidR="00561795" w:rsidRPr="00E7135D">
              <w:rPr>
                <w:rFonts w:eastAsiaTheme="minorHAnsi"/>
                <w:color w:val="131413"/>
                <w:lang w:val="en-US"/>
              </w:rPr>
              <w:t xml:space="preserve"> </w:t>
            </w:r>
            <w:proofErr w:type="spellStart"/>
            <w:r w:rsidR="004C0B5C" w:rsidRPr="00E7135D">
              <w:rPr>
                <w:rFonts w:eastAsiaTheme="minorHAnsi"/>
                <w:color w:val="131413"/>
                <w:lang w:val="en-US"/>
              </w:rPr>
              <w:t>Meas</w:t>
            </w:r>
            <w:proofErr w:type="spellEnd"/>
            <w:r w:rsidR="004C0B5C" w:rsidRPr="00E7135D">
              <w:rPr>
                <w:rFonts w:eastAsiaTheme="minorHAnsi"/>
                <w:color w:val="131413"/>
                <w:lang w:val="en-US"/>
              </w:rPr>
              <w:t xml:space="preserve"> </w:t>
            </w:r>
            <w:r w:rsidR="00561795" w:rsidRPr="00E7135D">
              <w:rPr>
                <w:rFonts w:eastAsiaTheme="minorHAnsi"/>
                <w:color w:val="131413"/>
                <w:lang w:val="en-US"/>
              </w:rPr>
              <w:t xml:space="preserve">with SD'' is the average </w:t>
            </w:r>
            <w:r w:rsidR="002D31A4" w:rsidRPr="00E7135D">
              <w:rPr>
                <w:rFonts w:eastAsiaTheme="minorHAnsi"/>
                <w:color w:val="131413"/>
                <w:lang w:val="en-US"/>
              </w:rPr>
              <w:t>concentrations</w:t>
            </w:r>
            <w:r w:rsidR="004C0B5C" w:rsidRPr="00E7135D">
              <w:rPr>
                <w:rFonts w:eastAsiaTheme="minorHAnsi"/>
                <w:color w:val="131413"/>
                <w:lang w:val="en-US"/>
              </w:rPr>
              <w:t xml:space="preserve"> (blue '*' symbol)</w:t>
            </w:r>
            <w:r w:rsidR="002D31A4" w:rsidRPr="00E7135D">
              <w:rPr>
                <w:rFonts w:eastAsiaTheme="minorHAnsi"/>
                <w:color w:val="131413"/>
                <w:lang w:val="en-US"/>
              </w:rPr>
              <w:t xml:space="preserve"> </w:t>
            </w:r>
            <w:r w:rsidR="00561795" w:rsidRPr="00E7135D">
              <w:rPr>
                <w:rFonts w:eastAsiaTheme="minorHAnsi"/>
                <w:color w:val="131413"/>
                <w:lang w:val="en-US"/>
              </w:rPr>
              <w:t>with their standard deviation</w:t>
            </w:r>
            <w:r w:rsidR="004C0B5C" w:rsidRPr="00E7135D">
              <w:rPr>
                <w:rFonts w:eastAsiaTheme="minorHAnsi"/>
                <w:color w:val="131413"/>
                <w:lang w:val="en-US"/>
              </w:rPr>
              <w:t xml:space="preserve"> (red vertical bar)</w:t>
            </w:r>
            <w:r w:rsidR="00A00DE8" w:rsidRPr="00E7135D">
              <w:rPr>
                <w:rFonts w:eastAsiaTheme="minorHAnsi"/>
                <w:color w:val="131413"/>
                <w:lang w:val="en-US"/>
              </w:rPr>
              <w:t>.</w:t>
            </w:r>
            <w:r w:rsidRPr="00E7135D">
              <w:rPr>
                <w:rFonts w:eastAsiaTheme="minorHAnsi"/>
                <w:color w:val="131413"/>
                <w:lang w:val="en-US"/>
              </w:rPr>
              <w:t xml:space="preserve"> The</w:t>
            </w:r>
            <w:r w:rsidR="00FE378B" w:rsidRPr="00E7135D">
              <w:rPr>
                <w:rFonts w:eastAsiaTheme="minorHAnsi"/>
                <w:color w:val="131413"/>
                <w:lang w:val="en-US"/>
              </w:rPr>
              <w:t xml:space="preserve"> vertical</w:t>
            </w:r>
            <w:r w:rsidRPr="00E7135D">
              <w:rPr>
                <w:rFonts w:eastAsiaTheme="minorHAnsi"/>
                <w:color w:val="131413"/>
                <w:lang w:val="en-US"/>
              </w:rPr>
              <w:t xml:space="preserve"> dotted, dashed-dotted, and dashed lines represent the extraction percentage of the phenolic compounds at 50%, 70%, and 90%, respectively.</w:t>
            </w:r>
          </w:p>
        </w:tc>
      </w:tr>
    </w:tbl>
    <w:p w14:paraId="61BA90B7" w14:textId="5234CEA5" w:rsidR="00C02009" w:rsidRPr="00E7135D" w:rsidRDefault="00C02009" w:rsidP="00FC2284">
      <w:pPr>
        <w:pStyle w:val="CETheadingx"/>
        <w:rPr>
          <w:rFonts w:eastAsiaTheme="minorHAnsi"/>
        </w:rPr>
      </w:pPr>
      <w:r w:rsidRPr="00E7135D">
        <w:t xml:space="preserve"> </w:t>
      </w:r>
      <w:r w:rsidR="00A53280" w:rsidRPr="00E7135D">
        <w:t xml:space="preserve">Evolution of </w:t>
      </w:r>
      <w:r w:rsidR="00A53280" w:rsidRPr="00E7135D">
        <w:rPr>
          <w:rFonts w:eastAsia="AdvEPSTIM"/>
        </w:rPr>
        <w:t xml:space="preserve">phenol </w:t>
      </w:r>
      <w:r w:rsidRPr="00E7135D">
        <w:rPr>
          <w:rFonts w:eastAsia="AdvEPSTIM"/>
        </w:rPr>
        <w:t xml:space="preserve">compounds </w:t>
      </w:r>
      <w:r w:rsidRPr="00E7135D">
        <w:rPr>
          <w:rFonts w:eastAsiaTheme="minorHAnsi"/>
        </w:rPr>
        <w:t>during solid</w:t>
      </w:r>
      <w:r w:rsidR="00BE7EF3" w:rsidRPr="00E7135D">
        <w:rPr>
          <w:rFonts w:eastAsiaTheme="minorHAnsi"/>
        </w:rPr>
        <w:t>-</w:t>
      </w:r>
      <w:r w:rsidRPr="00E7135D">
        <w:rPr>
          <w:rFonts w:eastAsiaTheme="minorHAnsi"/>
        </w:rPr>
        <w:t xml:space="preserve">liquid extraction in </w:t>
      </w:r>
      <w:r w:rsidR="00F146F6" w:rsidRPr="00E7135D">
        <w:rPr>
          <w:rFonts w:eastAsiaTheme="minorHAnsi"/>
        </w:rPr>
        <w:t xml:space="preserve">the </w:t>
      </w:r>
      <w:r w:rsidRPr="00E7135D">
        <w:rPr>
          <w:rFonts w:eastAsiaTheme="minorHAnsi"/>
        </w:rPr>
        <w:t>solvent phase</w:t>
      </w:r>
    </w:p>
    <w:p w14:paraId="6B6A2008" w14:textId="18071976" w:rsidR="007C565A" w:rsidRPr="00E7135D" w:rsidRDefault="003F7591" w:rsidP="007C565A">
      <w:pPr>
        <w:pStyle w:val="CETBodytext"/>
      </w:pPr>
      <w:r w:rsidRPr="00E7135D">
        <w:t>Figure 2a shows that in the solvent, the solute concentration (phenolic compounds) increases quickly until reachin</w:t>
      </w:r>
      <w:r w:rsidR="004E6FF0" w:rsidRPr="00E7135D">
        <w:t>g</w:t>
      </w:r>
      <w:r w:rsidR="00230D08" w:rsidRPr="00E7135D">
        <w:t xml:space="preserve"> </w:t>
      </w:r>
      <w:r w:rsidR="007C565A" w:rsidRPr="00E7135D">
        <w:t>0.212</w:t>
      </w:r>
      <w:r w:rsidR="00230D08" w:rsidRPr="00E7135D">
        <w:t xml:space="preserve"> </w:t>
      </w:r>
      <m:oMath>
        <m:sSup>
          <m:sSupPr>
            <m:ctrlPr>
              <w:rPr>
                <w:rFonts w:ascii="Cambria Math" w:hAnsi="Cambria Math" w:cs="Arial"/>
                <w:szCs w:val="18"/>
              </w:rPr>
            </m:ctrlPr>
          </m:sSupPr>
          <m:e>
            <m:r>
              <m:rPr>
                <m:sty m:val="p"/>
              </m:rPr>
              <w:rPr>
                <w:rFonts w:ascii="Cambria Math" w:hAnsi="Cambria Math" w:cs="Arial"/>
                <w:szCs w:val="18"/>
              </w:rPr>
              <m:t>kg m</m:t>
            </m:r>
          </m:e>
          <m:sup>
            <m:r>
              <m:rPr>
                <m:sty m:val="p"/>
              </m:rPr>
              <w:rPr>
                <w:rFonts w:ascii="Cambria Math" w:hAnsi="Cambria Math" w:cs="Arial"/>
                <w:szCs w:val="18"/>
              </w:rPr>
              <m:t>-3</m:t>
            </m:r>
          </m:sup>
        </m:sSup>
      </m:oMath>
      <w:r w:rsidR="00230D08" w:rsidRPr="00E7135D">
        <w:rPr>
          <w:rFonts w:cs="Arial"/>
          <w:szCs w:val="18"/>
        </w:rPr>
        <w:t xml:space="preserve"> </w:t>
      </w:r>
      <w:r w:rsidR="00715BB0" w:rsidRPr="00E7135D">
        <w:rPr>
          <w:rFonts w:cs="Arial"/>
          <w:szCs w:val="18"/>
        </w:rPr>
        <w:t>after 250 seconds. However, the solvent phase concentration tends to be constant with values between</w:t>
      </w:r>
      <w:r w:rsidR="007C565A" w:rsidRPr="00E7135D">
        <w:t xml:space="preserve"> </w:t>
      </w:r>
      <w:r w:rsidR="007C565A" w:rsidRPr="00E7135D">
        <w:rPr>
          <w:rFonts w:cs="Arial"/>
          <w:iCs/>
          <w:szCs w:val="18"/>
        </w:rPr>
        <w:t>0.213 a 0.214</w:t>
      </w:r>
      <w:r w:rsidR="007C565A" w:rsidRPr="00E7135D">
        <w:rPr>
          <w:rFonts w:ascii="Cambria Math" w:hAnsi="Cambria Math" w:cs="Arial"/>
          <w:iCs/>
          <w:szCs w:val="18"/>
        </w:rPr>
        <w:t xml:space="preserve"> kg</w:t>
      </w:r>
      <m:oMath>
        <m:sSup>
          <m:sSupPr>
            <m:ctrlPr>
              <w:rPr>
                <w:rFonts w:ascii="Cambria Math" w:hAnsi="Cambria Math" w:cs="Arial"/>
                <w:iCs/>
                <w:szCs w:val="18"/>
              </w:rPr>
            </m:ctrlPr>
          </m:sSupPr>
          <m:e>
            <m:r>
              <m:rPr>
                <m:sty m:val="p"/>
              </m:rPr>
              <w:rPr>
                <w:rFonts w:ascii="Cambria Math" w:hAnsi="Cambria Math" w:cs="Arial"/>
                <w:szCs w:val="18"/>
              </w:rPr>
              <m:t xml:space="preserve"> m</m:t>
            </m:r>
          </m:e>
          <m:sup>
            <m:r>
              <m:rPr>
                <m:sty m:val="p"/>
              </m:rPr>
              <w:rPr>
                <w:rFonts w:ascii="Cambria Math" w:hAnsi="Cambria Math" w:cs="Arial"/>
                <w:szCs w:val="18"/>
              </w:rPr>
              <m:t>-3</m:t>
            </m:r>
          </m:sup>
        </m:sSup>
      </m:oMath>
      <w:r w:rsidR="00336863" w:rsidRPr="00E7135D">
        <w:rPr>
          <w:rFonts w:ascii="Cambria Math" w:hAnsi="Cambria Math" w:cs="Arial"/>
          <w:szCs w:val="18"/>
        </w:rPr>
        <w:t xml:space="preserve"> </w:t>
      </w:r>
      <w:r w:rsidR="00336863" w:rsidRPr="00E7135D">
        <w:t xml:space="preserve">when time is beyond 250 seconds. This almost flat behavior is because the extraction process reaches the equilibrium between the liquid and solid phases. On the other hand, vertical lines in Figure 2 </w:t>
      </w:r>
      <w:r w:rsidR="00DF3690" w:rsidRPr="00E7135D">
        <w:t xml:space="preserve">are </w:t>
      </w:r>
      <w:r w:rsidR="00336863" w:rsidRPr="00E7135D">
        <w:t xml:space="preserve">the times required for obtaining an extraction percentage of phenolic compounds of 90% (dashed lines), 70% (dashed-dotted lines), and 50% (dotted lines). The minimum operating time of the extractor to obtain a percentage of 50% of the phenolic compounds </w:t>
      </w:r>
      <w:r w:rsidR="002D3049" w:rsidRPr="00E7135D">
        <w:t xml:space="preserve">from </w:t>
      </w:r>
      <w:r w:rsidR="00336863" w:rsidRPr="00E7135D">
        <w:t xml:space="preserve">the raw material must be greater than 42 seconds, and for achieving </w:t>
      </w:r>
      <w:r w:rsidR="00A00DE8" w:rsidRPr="00E7135D">
        <w:t>an extraction</w:t>
      </w:r>
      <w:r w:rsidR="00336863" w:rsidRPr="00E7135D">
        <w:t xml:space="preserve"> of around 90% is necessary an operating time of 243 seconds. Finally, the MSLE error for the non-linear regression in the solvent phase</w:t>
      </w:r>
      <w:r w:rsidR="005D798B" w:rsidRPr="00E7135D">
        <w:t xml:space="preserve"> (Eq (4))</w:t>
      </w:r>
      <w:r w:rsidR="00336863" w:rsidRPr="00E7135D">
        <w:t xml:space="preserve"> is</w:t>
      </w:r>
      <w:r w:rsidR="007C565A" w:rsidRPr="00E7135D">
        <w:t xml:space="preserve">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3</m:t>
            </m:r>
          </m:sup>
        </m:sSup>
      </m:oMath>
      <w:r w:rsidR="007C565A" w:rsidRPr="00E7135D">
        <w:t xml:space="preserve">. </w:t>
      </w:r>
      <w:r w:rsidR="003B20F9" w:rsidRPr="00E7135D">
        <w:t>This value assures us that the predicted values are not far from the experimental data</w:t>
      </w:r>
      <w:r w:rsidR="007C565A" w:rsidRPr="00E7135D">
        <w:t>.</w:t>
      </w:r>
    </w:p>
    <w:p w14:paraId="349993CB" w14:textId="12A3E377" w:rsidR="00C02009" w:rsidRPr="00E7135D" w:rsidRDefault="00C02009" w:rsidP="00FC2284">
      <w:pPr>
        <w:pStyle w:val="CETheadingx"/>
        <w:rPr>
          <w:rFonts w:eastAsiaTheme="minorHAnsi"/>
        </w:rPr>
      </w:pPr>
      <w:r w:rsidRPr="00E7135D">
        <w:rPr>
          <w:rFonts w:eastAsia="AdvEPSTIM"/>
        </w:rPr>
        <w:t xml:space="preserve">Phenol compounds evolution </w:t>
      </w:r>
      <w:r w:rsidRPr="00E7135D">
        <w:rPr>
          <w:rFonts w:eastAsiaTheme="minorHAnsi"/>
        </w:rPr>
        <w:t>during solid</w:t>
      </w:r>
      <w:r w:rsidR="00765C2A" w:rsidRPr="00E7135D">
        <w:rPr>
          <w:rFonts w:eastAsiaTheme="minorHAnsi"/>
        </w:rPr>
        <w:t>-</w:t>
      </w:r>
      <w:r w:rsidRPr="00E7135D">
        <w:rPr>
          <w:rFonts w:eastAsiaTheme="minorHAnsi"/>
        </w:rPr>
        <w:t>liquid extraction in solid phase</w:t>
      </w:r>
    </w:p>
    <w:p w14:paraId="460DD348" w14:textId="33CE9049" w:rsidR="00BC6FD1" w:rsidRPr="00E7135D" w:rsidRDefault="00CB1819" w:rsidP="00BC6FD1">
      <w:pPr>
        <w:pStyle w:val="CETBodytext"/>
      </w:pPr>
      <w:r w:rsidRPr="00E7135D">
        <w:t xml:space="preserve">Figure 2b shows that the solute concentration (phenolic compounds) in the solid phase </w:t>
      </w:r>
      <w:r w:rsidR="0016094C" w:rsidRPr="00E7135D">
        <w:t>decreases</w:t>
      </w:r>
      <w:r w:rsidRPr="00E7135D">
        <w:t xml:space="preserve"> quickly until reaching</w:t>
      </w:r>
      <w:r w:rsidR="00DB6045" w:rsidRPr="00E7135D">
        <w:t xml:space="preserve"> </w:t>
      </w:r>
      <w:r w:rsidR="00E7611A" w:rsidRPr="00E7135D">
        <w:t>3.45</w:t>
      </w:r>
      <w:r w:rsidR="009D187C" w:rsidRPr="00E7135D">
        <w:t xml:space="preserve"> </w:t>
      </w:r>
      <m:oMath>
        <m:sSup>
          <m:sSupPr>
            <m:ctrlPr>
              <w:rPr>
                <w:rFonts w:ascii="Cambria Math" w:hAnsi="Cambria Math" w:cs="Arial"/>
                <w:szCs w:val="18"/>
              </w:rPr>
            </m:ctrlPr>
          </m:sSupPr>
          <m:e>
            <m:r>
              <m:rPr>
                <m:sty m:val="p"/>
              </m:rPr>
              <w:rPr>
                <w:rFonts w:ascii="Cambria Math" w:hAnsi="Cambria Math" w:cs="Arial"/>
                <w:szCs w:val="18"/>
              </w:rPr>
              <m:t>kg m</m:t>
            </m:r>
          </m:e>
          <m:sup>
            <m:r>
              <m:rPr>
                <m:sty m:val="p"/>
              </m:rPr>
              <w:rPr>
                <w:rFonts w:ascii="Cambria Math" w:hAnsi="Cambria Math" w:cs="Arial"/>
                <w:szCs w:val="18"/>
              </w:rPr>
              <m:t>-3</m:t>
            </m:r>
          </m:sup>
        </m:sSup>
      </m:oMath>
      <w:r w:rsidR="00E7611A" w:rsidRPr="00E7135D">
        <w:rPr>
          <w:rFonts w:cs="Arial"/>
          <w:szCs w:val="18"/>
        </w:rPr>
        <w:t xml:space="preserve"> </w:t>
      </w:r>
      <w:r w:rsidR="00C15406" w:rsidRPr="00E7135D">
        <w:rPr>
          <w:rFonts w:cs="Arial"/>
          <w:szCs w:val="18"/>
        </w:rPr>
        <w:t>after 250 seconds. However, the solid phase concentration tends to be constant between</w:t>
      </w:r>
      <w:r w:rsidR="00BC6FD1" w:rsidRPr="00E7135D">
        <w:t xml:space="preserve"> </w:t>
      </w:r>
      <w:r w:rsidR="00D35362" w:rsidRPr="00E7135D">
        <w:rPr>
          <w:rFonts w:cs="Arial"/>
          <w:szCs w:val="18"/>
        </w:rPr>
        <w:t>3.45 and 3.15</w:t>
      </w:r>
      <w:r w:rsidR="00D35362" w:rsidRPr="00E7135D">
        <w:rPr>
          <w:rFonts w:ascii="Cambria Math" w:hAnsi="Cambria Math" w:cs="Arial"/>
          <w:szCs w:val="18"/>
        </w:rPr>
        <w:t xml:space="preserve"> kg</w:t>
      </w:r>
      <m:oMath>
        <m:r>
          <w:rPr>
            <w:rFonts w:ascii="Cambria Math" w:hAnsi="Cambria Math" w:cs="Arial"/>
            <w:szCs w:val="18"/>
          </w:rPr>
          <m:t xml:space="preserve"> </m:t>
        </m:r>
        <m:sSup>
          <m:sSupPr>
            <m:ctrlPr>
              <w:rPr>
                <w:rFonts w:ascii="Cambria Math" w:hAnsi="Cambria Math" w:cs="Arial"/>
                <w:szCs w:val="18"/>
              </w:rPr>
            </m:ctrlPr>
          </m:sSupPr>
          <m:e>
            <m:r>
              <m:rPr>
                <m:sty m:val="p"/>
              </m:rPr>
              <w:rPr>
                <w:rFonts w:ascii="Cambria Math" w:hAnsi="Cambria Math" w:cs="Arial"/>
                <w:szCs w:val="18"/>
              </w:rPr>
              <m:t>m</m:t>
            </m:r>
          </m:e>
          <m:sup>
            <m:r>
              <m:rPr>
                <m:sty m:val="p"/>
              </m:rPr>
              <w:rPr>
                <w:rFonts w:ascii="Cambria Math" w:hAnsi="Cambria Math" w:cs="Arial"/>
                <w:szCs w:val="18"/>
              </w:rPr>
              <m:t>-3</m:t>
            </m:r>
          </m:sup>
        </m:sSup>
      </m:oMath>
      <w:r w:rsidR="00BC6FD1" w:rsidRPr="00E7135D">
        <w:t xml:space="preserve">. </w:t>
      </w:r>
      <w:r w:rsidR="000069BA" w:rsidRPr="00E7135D">
        <w:t xml:space="preserve">When the operating time </w:t>
      </w:r>
      <w:r w:rsidR="000A6FD3" w:rsidRPr="00E7135D">
        <w:t xml:space="preserve">of </w:t>
      </w:r>
      <w:r w:rsidR="000069BA" w:rsidRPr="00E7135D">
        <w:t>the extractor is 243 seconds, 10% of the phenolic compounds are not transferred from the solid phase (plants) to solvent due to the equilibrium in the system. For example, the extraction percentages obtained at 243 seconds (90.06%) and 800 seconds (90.15%) are almost similar and vary around 0.07%. Finally, the MSLE error for the non-linear regression in the solid phase (Eq (5)) is</w:t>
      </w:r>
      <w:r w:rsidR="00BC6FD1" w:rsidRPr="00E7135D">
        <w:t xml:space="preserve">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1</m:t>
            </m:r>
          </m:sup>
        </m:sSup>
      </m:oMath>
      <w:r w:rsidR="001C60FA" w:rsidRPr="00E7135D">
        <w:t>, also giving the certitude</w:t>
      </w:r>
      <w:r w:rsidR="000F2D2F" w:rsidRPr="00E7135D">
        <w:t xml:space="preserve"> that</w:t>
      </w:r>
      <w:r w:rsidR="001C60FA" w:rsidRPr="00E7135D">
        <w:t xml:space="preserve"> estimates values are </w:t>
      </w:r>
      <w:r w:rsidR="00885973" w:rsidRPr="00E7135D">
        <w:t>close</w:t>
      </w:r>
      <w:r w:rsidR="001C60FA" w:rsidRPr="00E7135D">
        <w:t xml:space="preserve"> </w:t>
      </w:r>
      <w:r w:rsidR="000234F1" w:rsidRPr="00E7135D">
        <w:t>to</w:t>
      </w:r>
      <w:r w:rsidR="001C60FA" w:rsidRPr="00E7135D">
        <w:t xml:space="preserve"> the experimental</w:t>
      </w:r>
      <w:r w:rsidR="00BC6FD1" w:rsidRPr="00E7135D">
        <w:t>.</w:t>
      </w:r>
    </w:p>
    <w:p w14:paraId="68D26B83" w14:textId="4A4319BE" w:rsidR="00600535" w:rsidRPr="00E7135D" w:rsidRDefault="00600535" w:rsidP="00600535">
      <w:pPr>
        <w:pStyle w:val="CETHeading1"/>
      </w:pPr>
      <w:r w:rsidRPr="00E7135D">
        <w:t>Conclusions</w:t>
      </w:r>
    </w:p>
    <w:p w14:paraId="0B3F6578" w14:textId="225CE82F" w:rsidR="008947F7" w:rsidRPr="00A62546" w:rsidRDefault="008947F7" w:rsidP="008947F7">
      <w:pPr>
        <w:pStyle w:val="CETBodytext"/>
      </w:pPr>
      <w:r w:rsidRPr="00E7135D">
        <w:t xml:space="preserve">A non-differential mechanistic model allows for representing the extraction kinetics for the case of solid-liquid extraction. In this work, the parameters of the mechanical model for the phenolic compounds extracted from </w:t>
      </w:r>
      <w:r w:rsidR="007F06F1" w:rsidRPr="00E7135D">
        <w:t xml:space="preserve">a </w:t>
      </w:r>
      <w:r w:rsidRPr="00E7135D">
        <w:t>mixture of three plants (</w:t>
      </w:r>
      <w:r w:rsidRPr="00E7135D">
        <w:rPr>
          <w:i/>
          <w:iCs/>
        </w:rPr>
        <w:t xml:space="preserve">Ilex </w:t>
      </w:r>
      <w:r w:rsidR="00144145" w:rsidRPr="00E7135D">
        <w:rPr>
          <w:i/>
          <w:iCs/>
        </w:rPr>
        <w:t>g</w:t>
      </w:r>
      <w:r w:rsidRPr="00E7135D">
        <w:rPr>
          <w:i/>
          <w:iCs/>
        </w:rPr>
        <w:t>uayusa</w:t>
      </w:r>
      <w:r w:rsidRPr="00E7135D">
        <w:t xml:space="preserve">, Cocoa Husk, and </w:t>
      </w:r>
      <w:r w:rsidR="00144145" w:rsidRPr="00E7135D">
        <w:rPr>
          <w:i/>
          <w:iCs/>
        </w:rPr>
        <w:t>Vernonanthura patens</w:t>
      </w:r>
      <w:r w:rsidRPr="00E7135D">
        <w:t xml:space="preserve">) </w:t>
      </w:r>
      <w:r w:rsidR="00127A55" w:rsidRPr="00E7135D">
        <w:t>are</w:t>
      </w:r>
      <w:r w:rsidRPr="00E7135D">
        <w:t xml:space="preserve"> estimated and validated with experimental kinetics. The values of the mass transfer coefficients of the </w:t>
      </w:r>
      <w:r w:rsidR="00EF44CB" w:rsidRPr="00E7135D">
        <w:t>solid</w:t>
      </w:r>
      <w:r w:rsidRPr="00E7135D">
        <w:t xml:space="preserve"> and the </w:t>
      </w:r>
      <w:r w:rsidR="00EF44CB" w:rsidRPr="00E7135D">
        <w:t xml:space="preserve">solvent </w:t>
      </w:r>
      <w:r w:rsidR="00127A55" w:rsidRPr="00E7135D">
        <w:t>are</w:t>
      </w:r>
      <w:r w:rsidRPr="00E7135D">
        <w:t xml:space="preserve"> determined by a dynamic estimation </w:t>
      </w:r>
      <w:r w:rsidR="00127A55" w:rsidRPr="00E7135D">
        <w:t xml:space="preserve">using the </w:t>
      </w:r>
      <w:r w:rsidRPr="00E7135D">
        <w:t>Gekko</w:t>
      </w:r>
      <w:r w:rsidR="00127A55" w:rsidRPr="00E7135D">
        <w:t xml:space="preserve"> library</w:t>
      </w:r>
      <w:r w:rsidRPr="00E7135D">
        <w:t xml:space="preserve">, obtaining values of </w:t>
      </w:r>
      <m:oMath>
        <m:r>
          <m:rPr>
            <m:sty m:val="p"/>
          </m:rPr>
          <w:rPr>
            <w:rFonts w:ascii="Cambria Math" w:hAnsi="Cambria Math"/>
          </w:rPr>
          <m:t>1.30×</m:t>
        </m:r>
        <m:sSup>
          <m:sSupPr>
            <m:ctrlPr>
              <w:rPr>
                <w:rFonts w:ascii="Cambria Math" w:hAnsi="Cambria Math"/>
              </w:rPr>
            </m:ctrlPr>
          </m:sSupPr>
          <m:e>
            <m:r>
              <m:rPr>
                <m:sty m:val="p"/>
              </m:rPr>
              <w:rPr>
                <w:rFonts w:ascii="Cambria Math" w:hAnsi="Cambria Math"/>
              </w:rPr>
              <m:t>10</m:t>
            </m:r>
          </m:e>
          <m:sup>
            <m:r>
              <w:rPr>
                <w:rFonts w:ascii="Cambria Math" w:hAnsi="Cambria Math"/>
              </w:rPr>
              <m:t>-8</m:t>
            </m:r>
          </m:sup>
        </m:sSup>
      </m:oMath>
      <w:r w:rsidR="00641BA3" w:rsidRPr="00E7135D">
        <w:t xml:space="preserve"> </w:t>
      </w:r>
      <m:oMath>
        <m:r>
          <m:rPr>
            <m:sty m:val="p"/>
          </m:rPr>
          <w:rPr>
            <w:rFonts w:ascii="Cambria Math" w:hAnsi="Cambria Math" w:cs="Arial"/>
            <w:szCs w:val="18"/>
          </w:rPr>
          <m:t xml:space="preserve">m </m:t>
        </m:r>
        <m:sSup>
          <m:sSupPr>
            <m:ctrlPr>
              <w:rPr>
                <w:rFonts w:ascii="Cambria Math" w:hAnsi="Cambria Math" w:cs="Arial"/>
                <w:szCs w:val="18"/>
              </w:rPr>
            </m:ctrlPr>
          </m:sSupPr>
          <m:e>
            <m:r>
              <m:rPr>
                <m:sty m:val="p"/>
              </m:rPr>
              <w:rPr>
                <w:rFonts w:ascii="Cambria Math" w:hAnsi="Cambria Math" w:cs="Arial"/>
                <w:szCs w:val="18"/>
              </w:rPr>
              <m:t>s</m:t>
            </m:r>
          </m:e>
          <m:sup>
            <m:r>
              <m:rPr>
                <m:sty m:val="p"/>
              </m:rPr>
              <w:rPr>
                <w:rFonts w:ascii="Cambria Math" w:hAnsi="Cambria Math" w:cs="Arial"/>
                <w:szCs w:val="18"/>
              </w:rPr>
              <m:t>-1</m:t>
            </m:r>
          </m:sup>
        </m:sSup>
      </m:oMath>
      <w:r w:rsidRPr="00E7135D">
        <w:t xml:space="preserve">, and </w:t>
      </w:r>
      <m:oMath>
        <m:r>
          <m:rPr>
            <m:sty m:val="p"/>
          </m:rPr>
          <w:rPr>
            <w:rFonts w:ascii="Cambria Math" w:hAnsi="Cambria Math"/>
          </w:rPr>
          <m:t>2.28×</m:t>
        </m:r>
        <m:sSup>
          <m:sSupPr>
            <m:ctrlPr>
              <w:rPr>
                <w:rFonts w:ascii="Cambria Math" w:hAnsi="Cambria Math"/>
              </w:rPr>
            </m:ctrlPr>
          </m:sSupPr>
          <m:e>
            <m:r>
              <m:rPr>
                <m:sty m:val="p"/>
              </m:rPr>
              <w:rPr>
                <w:rFonts w:ascii="Cambria Math" w:hAnsi="Cambria Math"/>
              </w:rPr>
              <m:t>10</m:t>
            </m:r>
          </m:e>
          <m:sup>
            <m:r>
              <w:rPr>
                <w:rFonts w:ascii="Cambria Math" w:hAnsi="Cambria Math"/>
              </w:rPr>
              <m:t>-6</m:t>
            </m:r>
          </m:sup>
        </m:sSup>
      </m:oMath>
      <w:r w:rsidR="00641BA3" w:rsidRPr="00E7135D">
        <w:t xml:space="preserve"> </w:t>
      </w:r>
      <w:r w:rsidRPr="00E7135D">
        <w:rPr>
          <w:rFonts w:cs="Arial"/>
          <w:szCs w:val="18"/>
        </w:rPr>
        <w:t xml:space="preserve"> </w:t>
      </w:r>
      <m:oMath>
        <m:r>
          <m:rPr>
            <m:sty m:val="p"/>
          </m:rPr>
          <w:rPr>
            <w:rFonts w:ascii="Cambria Math" w:hAnsi="Cambria Math" w:cs="Arial"/>
            <w:szCs w:val="18"/>
          </w:rPr>
          <m:t xml:space="preserve">m </m:t>
        </m:r>
        <m:sSup>
          <m:sSupPr>
            <m:ctrlPr>
              <w:rPr>
                <w:rFonts w:ascii="Cambria Math" w:hAnsi="Cambria Math" w:cs="Arial"/>
                <w:szCs w:val="18"/>
              </w:rPr>
            </m:ctrlPr>
          </m:sSupPr>
          <m:e>
            <m:r>
              <m:rPr>
                <m:sty m:val="p"/>
              </m:rPr>
              <w:rPr>
                <w:rFonts w:ascii="Cambria Math" w:hAnsi="Cambria Math" w:cs="Arial"/>
                <w:szCs w:val="18"/>
              </w:rPr>
              <m:t>s</m:t>
            </m:r>
          </m:e>
          <m:sup>
            <m:r>
              <m:rPr>
                <m:sty m:val="p"/>
              </m:rPr>
              <w:rPr>
                <w:rFonts w:ascii="Cambria Math" w:hAnsi="Cambria Math" w:cs="Arial"/>
                <w:szCs w:val="18"/>
              </w:rPr>
              <m:t>-1</m:t>
            </m:r>
          </m:sup>
        </m:sSup>
      </m:oMath>
      <w:r w:rsidRPr="00E7135D">
        <w:t xml:space="preserve">, respectively. </w:t>
      </w:r>
      <w:r w:rsidR="00162196" w:rsidRPr="00E7135D">
        <w:t>Combining</w:t>
      </w:r>
      <w:r w:rsidRPr="00E7135D">
        <w:t xml:space="preserve"> experimental data with a mechanistic model for solid-liquid extraction </w:t>
      </w:r>
      <w:r w:rsidR="00A00DE8" w:rsidRPr="00E7135D">
        <w:t>and</w:t>
      </w:r>
      <w:r w:rsidR="00560ADF" w:rsidRPr="00E7135D">
        <w:t xml:space="preserve"> </w:t>
      </w:r>
      <w:r w:rsidR="00F316F3" w:rsidRPr="00E7135D">
        <w:rPr>
          <w:lang w:val="en-GB"/>
        </w:rPr>
        <w:t>programming and numeric computing platform</w:t>
      </w:r>
      <w:r w:rsidR="00C96306" w:rsidRPr="00E7135D">
        <w:rPr>
          <w:lang w:val="en-GB"/>
        </w:rPr>
        <w:t>s</w:t>
      </w:r>
      <w:r w:rsidRPr="00E7135D">
        <w:t xml:space="preserve"> </w:t>
      </w:r>
      <w:r w:rsidR="00A00DE8" w:rsidRPr="00E7135D">
        <w:t>allows</w:t>
      </w:r>
      <w:r w:rsidRPr="00E7135D">
        <w:t xml:space="preserve"> obtaining a robust model (</w:t>
      </w:r>
      <w:r w:rsidR="00162196" w:rsidRPr="00E7135D">
        <w:t xml:space="preserve">small </w:t>
      </w:r>
      <w:r w:rsidRPr="00E7135D">
        <w:t xml:space="preserve">MSLE) that considers mass transfer phenomena. </w:t>
      </w:r>
      <w:r w:rsidR="00162196" w:rsidRPr="00E7135D">
        <w:t xml:space="preserve">The </w:t>
      </w:r>
      <w:r w:rsidRPr="00E7135D">
        <w:t xml:space="preserve">model for </w:t>
      </w:r>
      <w:r w:rsidR="00414B0C" w:rsidRPr="00E7135D">
        <w:t>extracti</w:t>
      </w:r>
      <w:r w:rsidR="006E62F6" w:rsidRPr="00E7135D">
        <w:t>ng</w:t>
      </w:r>
      <w:r w:rsidR="00414B0C" w:rsidRPr="00E7135D">
        <w:t xml:space="preserve"> </w:t>
      </w:r>
      <w:r w:rsidRPr="00E7135D">
        <w:t>phenol compound</w:t>
      </w:r>
      <w:r w:rsidR="00414B0C" w:rsidRPr="00E7135D">
        <w:t>s</w:t>
      </w:r>
      <w:r w:rsidRPr="00E7135D">
        <w:t xml:space="preserve"> </w:t>
      </w:r>
      <w:r w:rsidR="00A00DE8" w:rsidRPr="00E7135D">
        <w:t>will enable</w:t>
      </w:r>
      <w:r w:rsidRPr="00E7135D">
        <w:t xml:space="preserve"> us to determine the necessary </w:t>
      </w:r>
      <w:r w:rsidR="00162196" w:rsidRPr="00E7135D">
        <w:t xml:space="preserve">time </w:t>
      </w:r>
      <w:r w:rsidRPr="00E7135D">
        <w:t xml:space="preserve">to reach </w:t>
      </w:r>
      <w:r w:rsidR="00162196" w:rsidRPr="00E7135D">
        <w:t>a</w:t>
      </w:r>
      <w:r w:rsidRPr="00E7135D">
        <w:t xml:space="preserve"> concentration </w:t>
      </w:r>
      <w:r w:rsidR="00162196" w:rsidRPr="00E7135D">
        <w:t xml:space="preserve">value </w:t>
      </w:r>
      <w:r w:rsidRPr="00E7135D">
        <w:t xml:space="preserve">or the maximum extraction percentage by the user, considering the balance between the phases. </w:t>
      </w:r>
      <w:r w:rsidR="00162196" w:rsidRPr="00E7135D">
        <w:t>Herein, the highest</w:t>
      </w:r>
      <w:r w:rsidRPr="00E7135D">
        <w:t xml:space="preserve"> extraction percentage of phenolic compounds is 90% in 243 seconds</w:t>
      </w:r>
      <w:r w:rsidR="00A24E22" w:rsidRPr="00E7135D">
        <w:t xml:space="preserve">, and this value is subject to the experimental data of the operating conditions described above. </w:t>
      </w:r>
      <w:r w:rsidR="00D5537C" w:rsidRPr="00E7135D">
        <w:t xml:space="preserve">Potentially, this work can be adapted to determine predictive analytical models by estimating parameters in Gekko with experimental kinetics for different raw materials, and incorporating them into simulators, using the connection between the Simulator with Python or </w:t>
      </w:r>
      <w:proofErr w:type="spellStart"/>
      <w:r w:rsidR="00D5537C" w:rsidRPr="00E7135D">
        <w:t>Matlab</w:t>
      </w:r>
      <w:proofErr w:type="spellEnd"/>
      <w:r w:rsidR="00D5537C" w:rsidRPr="00E7135D">
        <w:t xml:space="preserve">. </w:t>
      </w:r>
    </w:p>
    <w:p w14:paraId="07A6D20F" w14:textId="4699B66F" w:rsidR="00280FAF" w:rsidRPr="00A62546" w:rsidRDefault="00280FAF" w:rsidP="00FC2284">
      <w:pPr>
        <w:pStyle w:val="CETHeadingxx"/>
        <w:sectPr w:rsidR="00280FAF" w:rsidRPr="00A62546" w:rsidSect="007D0951">
          <w:type w:val="continuous"/>
          <w:pgSz w:w="11906" w:h="16838" w:code="9"/>
          <w:pgMar w:top="1701" w:right="1418" w:bottom="1701" w:left="1701" w:header="1701" w:footer="0" w:gutter="0"/>
          <w:cols w:space="708"/>
          <w:formProt w:val="0"/>
          <w:titlePg/>
          <w:docGrid w:linePitch="360"/>
        </w:sectPr>
      </w:pPr>
      <w:r w:rsidRPr="00A62546">
        <w:lastRenderedPageBreak/>
        <w:t>Nomenclature</w:t>
      </w:r>
      <w:r w:rsidR="00F13850" w:rsidRPr="00A62546">
        <w:t xml:space="preserve"> </w:t>
      </w:r>
    </w:p>
    <w:p w14:paraId="4AF41D28" w14:textId="0E38FF6B" w:rsidR="00901ED7" w:rsidRPr="00A62546" w:rsidRDefault="00901ED7" w:rsidP="00D6324C">
      <w:pPr>
        <w:pStyle w:val="CETBodytext"/>
        <w:jc w:val="left"/>
        <w:rPr>
          <w:iCs/>
        </w:rPr>
      </w:pPr>
      <m:oMath>
        <m:r>
          <w:rPr>
            <w:rFonts w:ascii="Cambria Math" w:hAnsi="Cambria Math"/>
          </w:rPr>
          <m:t>A</m:t>
        </m:r>
        <m:r>
          <m:rPr>
            <m:sty m:val="bi"/>
          </m:rPr>
          <w:rPr>
            <w:rFonts w:ascii="Cambria Math" w:hAnsi="Cambria Math"/>
          </w:rPr>
          <m:t xml:space="preserve"> </m:t>
        </m:r>
      </m:oMath>
      <w:r w:rsidRPr="00A62546">
        <w:rPr>
          <w:rFonts w:eastAsia="SimSun"/>
          <w:iCs/>
        </w:rPr>
        <w:t>–</w:t>
      </w:r>
      <w:r w:rsidRPr="00A62546">
        <w:t xml:space="preserve"> </w:t>
      </w:r>
      <w:proofErr w:type="spellStart"/>
      <w:r w:rsidRPr="00A62546">
        <w:t>absorbence</w:t>
      </w:r>
      <w:proofErr w:type="spellEnd"/>
      <w:r w:rsidRPr="00A62546">
        <w:t xml:space="preserve">, </w:t>
      </w:r>
      <m:oMath>
        <m:r>
          <m:rPr>
            <m:sty m:val="p"/>
          </m:rPr>
          <w:rPr>
            <w:rFonts w:ascii="Cambria Math" w:hAnsi="Cambria Math"/>
          </w:rPr>
          <m:t>m</m:t>
        </m:r>
      </m:oMath>
    </w:p>
    <w:p w14:paraId="6117A145" w14:textId="5F3D3A58" w:rsidR="00D6324C" w:rsidRPr="00A62546" w:rsidRDefault="00D6324C" w:rsidP="00D6324C">
      <w:pPr>
        <w:pStyle w:val="CETBodytext"/>
        <w:jc w:val="left"/>
        <w:rPr>
          <w:rFonts w:eastAsia="SimSun"/>
          <w:iCs/>
        </w:rPr>
      </w:pPr>
      <m:oMath>
        <m:r>
          <w:rPr>
            <w:rFonts w:ascii="Cambria Math" w:hAnsi="Cambria Math"/>
          </w:rPr>
          <m:t>a</m:t>
        </m:r>
      </m:oMath>
      <w:r w:rsidRPr="00A62546">
        <w:rPr>
          <w:rFonts w:eastAsia="SimSun"/>
          <w:iCs/>
        </w:rPr>
        <w:t xml:space="preserve"> – specific surface for mass transfer, </w:t>
      </w:r>
      <m:oMath>
        <m:sSup>
          <m:sSupPr>
            <m:ctrlPr>
              <w:rPr>
                <w:rFonts w:ascii="Cambria Math" w:eastAsia="SimSun" w:hAnsi="Cambria Math"/>
                <w:iCs/>
              </w:rPr>
            </m:ctrlPr>
          </m:sSupPr>
          <m:e>
            <m:r>
              <m:rPr>
                <m:sty m:val="p"/>
              </m:rPr>
              <w:rPr>
                <w:rFonts w:ascii="Cambria Math" w:eastAsia="SimSun" w:hAnsi="Cambria Math"/>
              </w:rPr>
              <m:t>m</m:t>
            </m:r>
          </m:e>
          <m:sup>
            <m:r>
              <m:rPr>
                <m:sty m:val="p"/>
              </m:rPr>
              <w:rPr>
                <w:rFonts w:ascii="Cambria Math" w:eastAsia="SimSun" w:hAnsi="Cambria Math"/>
              </w:rPr>
              <m:t>2</m:t>
            </m:r>
          </m:sup>
        </m:sSup>
        <m:sSup>
          <m:sSupPr>
            <m:ctrlPr>
              <w:rPr>
                <w:rFonts w:ascii="Cambria Math" w:eastAsia="SimSun" w:hAnsi="Cambria Math"/>
                <w:iCs/>
              </w:rPr>
            </m:ctrlPr>
          </m:sSupPr>
          <m:e>
            <m:r>
              <m:rPr>
                <m:sty m:val="p"/>
              </m:rPr>
              <w:rPr>
                <w:rFonts w:ascii="Cambria Math" w:eastAsia="SimSun" w:hAnsi="Cambria Math"/>
              </w:rPr>
              <m:t>m</m:t>
            </m:r>
          </m:e>
          <m:sup>
            <m:r>
              <m:rPr>
                <m:sty m:val="p"/>
              </m:rPr>
              <w:rPr>
                <w:rFonts w:ascii="Cambria Math" w:eastAsia="SimSun" w:hAnsi="Cambria Math"/>
              </w:rPr>
              <m:t>-3</m:t>
            </m:r>
          </m:sup>
        </m:sSup>
      </m:oMath>
    </w:p>
    <w:p w14:paraId="6292BC24" w14:textId="6CA9E69B" w:rsidR="00D6324C" w:rsidRPr="00A62546" w:rsidRDefault="00094427" w:rsidP="00D6324C">
      <w:pPr>
        <w:pStyle w:val="CETBodytext"/>
        <w:jc w:val="left"/>
        <w:rPr>
          <w:rFonts w:eastAsia="SimSun"/>
          <w:iCs/>
        </w:rPr>
      </w:pPr>
      <m:oMath>
        <m:r>
          <w:rPr>
            <w:rFonts w:ascii="Cambria Math" w:hAnsi="Cambria Math"/>
          </w:rPr>
          <m:t>c</m:t>
        </m:r>
        <m:r>
          <m:rPr>
            <m:sty m:val="bi"/>
          </m:rPr>
          <w:rPr>
            <w:rFonts w:ascii="Cambria Math" w:hAnsi="Cambria Math"/>
          </w:rPr>
          <m:t xml:space="preserve"> </m:t>
        </m:r>
      </m:oMath>
      <w:r w:rsidR="00D6324C" w:rsidRPr="00A62546">
        <w:rPr>
          <w:rFonts w:eastAsia="SimSun"/>
          <w:iCs/>
        </w:rPr>
        <w:t xml:space="preserve">– phenolic compounds concentration, </w:t>
      </w:r>
      <m:oMath>
        <m:r>
          <m:rPr>
            <m:sty m:val="p"/>
          </m:rPr>
          <w:rPr>
            <w:rFonts w:ascii="Cambria Math" w:eastAsia="SimSun" w:hAnsi="Cambria Math"/>
          </w:rPr>
          <m:t>kg</m:t>
        </m:r>
        <m:sSup>
          <m:sSupPr>
            <m:ctrlPr>
              <w:rPr>
                <w:rFonts w:ascii="Cambria Math" w:eastAsia="SimSun" w:hAnsi="Cambria Math"/>
                <w:iCs/>
              </w:rPr>
            </m:ctrlPr>
          </m:sSupPr>
          <m:e>
            <m:r>
              <m:rPr>
                <m:sty m:val="p"/>
              </m:rPr>
              <w:rPr>
                <w:rFonts w:ascii="Cambria Math" w:eastAsia="SimSun" w:hAnsi="Cambria Math"/>
              </w:rPr>
              <m:t xml:space="preserve"> m</m:t>
            </m:r>
          </m:e>
          <m:sup>
            <m:r>
              <m:rPr>
                <m:sty m:val="p"/>
              </m:rPr>
              <w:rPr>
                <w:rFonts w:ascii="Cambria Math" w:eastAsia="SimSun" w:hAnsi="Cambria Math"/>
              </w:rPr>
              <m:t>-3</m:t>
            </m:r>
          </m:sup>
        </m:sSup>
      </m:oMath>
    </w:p>
    <w:p w14:paraId="3BF330A3" w14:textId="4AF3B63E" w:rsidR="00224CEB" w:rsidRPr="00A62546" w:rsidRDefault="00000000" w:rsidP="00D6324C">
      <w:pPr>
        <w:pStyle w:val="CETBodytext"/>
        <w:jc w:val="left"/>
        <w:rPr>
          <w:rFonts w:eastAsia="SimSun"/>
          <w:iCs/>
        </w:rPr>
      </w:pPr>
      <m:oMath>
        <m:sSub>
          <m:sSubPr>
            <m:ctrlPr>
              <w:rPr>
                <w:rFonts w:ascii="Cambria Math" w:hAnsi="Cambria Math"/>
                <w:i/>
              </w:rPr>
            </m:ctrlPr>
          </m:sSubPr>
          <m:e>
            <m:r>
              <w:rPr>
                <w:rFonts w:ascii="Cambria Math" w:hAnsi="Cambria Math"/>
              </w:rPr>
              <m:t>C</m:t>
            </m:r>
          </m:e>
          <m:sub>
            <m:r>
              <w:rPr>
                <w:rFonts w:ascii="Cambria Math" w:hAnsi="Cambria Math"/>
              </w:rPr>
              <m:t>1,2,3,4</m:t>
            </m:r>
          </m:sub>
        </m:sSub>
      </m:oMath>
      <w:r w:rsidR="00224CEB" w:rsidRPr="00A62546">
        <w:rPr>
          <w:rFonts w:eastAsia="SimSun"/>
        </w:rPr>
        <w:t xml:space="preserve"> </w:t>
      </w:r>
      <w:r w:rsidR="00224CEB" w:rsidRPr="00A62546">
        <w:rPr>
          <w:rFonts w:eastAsia="SimSun"/>
          <w:iCs/>
        </w:rPr>
        <w:t>–</w:t>
      </w:r>
      <m:oMath>
        <m:r>
          <w:rPr>
            <w:rFonts w:ascii="Cambria Math" w:hAnsi="Cambria Math"/>
          </w:rPr>
          <m:t xml:space="preserve"> </m:t>
        </m:r>
      </m:oMath>
      <w:r w:rsidR="00C72190">
        <w:rPr>
          <w:rFonts w:eastAsia="SimSun"/>
        </w:rPr>
        <w:t xml:space="preserve">set of </w:t>
      </w:r>
      <w:r w:rsidR="00224CEB" w:rsidRPr="00A62546">
        <w:rPr>
          <w:rFonts w:eastAsia="SimSun"/>
        </w:rPr>
        <w:t>constants required for Eq(4-5), -</w:t>
      </w:r>
    </w:p>
    <w:p w14:paraId="0D728AF8" w14:textId="195CC0AD" w:rsidR="00645319" w:rsidRPr="00A62546" w:rsidRDefault="00000000" w:rsidP="00645319">
      <w:pPr>
        <w:pStyle w:val="CETBodytext"/>
        <w:jc w:val="left"/>
        <w:rPr>
          <w:rFonts w:eastAsia="SimSun"/>
          <w:iCs/>
        </w:rPr>
      </w:pPr>
      <m:oMath>
        <m:sSub>
          <m:sSubPr>
            <m:ctrlPr>
              <w:rPr>
                <w:rFonts w:ascii="Cambria Math" w:hAnsi="Cambria Math"/>
                <w:i/>
              </w:rPr>
            </m:ctrlPr>
          </m:sSubPr>
          <m:e>
            <m:r>
              <w:rPr>
                <w:rFonts w:ascii="Cambria Math" w:hAnsi="Cambria Math"/>
              </w:rPr>
              <m:t>D</m:t>
            </m:r>
          </m:e>
          <m:sub>
            <m:r>
              <w:rPr>
                <w:rFonts w:ascii="Cambria Math" w:hAnsi="Cambria Math"/>
              </w:rPr>
              <m:t>p</m:t>
            </m:r>
          </m:sub>
        </m:sSub>
        <m:r>
          <m:rPr>
            <m:sty m:val="bi"/>
          </m:rPr>
          <w:rPr>
            <w:rFonts w:ascii="Cambria Math" w:hAnsi="Cambria Math"/>
          </w:rPr>
          <m:t xml:space="preserve"> </m:t>
        </m:r>
      </m:oMath>
      <w:r w:rsidR="00645319" w:rsidRPr="00A62546">
        <w:rPr>
          <w:rFonts w:eastAsia="SimSun"/>
          <w:iCs/>
        </w:rPr>
        <w:t xml:space="preserve">– </w:t>
      </w:r>
      <w:r w:rsidR="00664543" w:rsidRPr="00A62546">
        <w:rPr>
          <w:rFonts w:eastAsia="SimSun"/>
          <w:iCs/>
        </w:rPr>
        <w:t>particle diameter</w:t>
      </w:r>
      <w:r w:rsidR="00645319" w:rsidRPr="00A62546">
        <w:rPr>
          <w:rFonts w:eastAsia="SimSun"/>
          <w:iCs/>
        </w:rPr>
        <w:t xml:space="preserve">, </w:t>
      </w:r>
      <m:oMath>
        <m:r>
          <m:rPr>
            <m:sty m:val="p"/>
          </m:rPr>
          <w:rPr>
            <w:rFonts w:ascii="Cambria Math" w:eastAsia="SimSun" w:hAnsi="Cambria Math"/>
          </w:rPr>
          <m:t>m</m:t>
        </m:r>
      </m:oMath>
    </w:p>
    <w:p w14:paraId="32489662" w14:textId="268317E9" w:rsidR="00D6324C" w:rsidRPr="00A62546" w:rsidRDefault="00000000" w:rsidP="00D6324C">
      <w:pPr>
        <w:pStyle w:val="CETBodytext"/>
        <w:jc w:val="left"/>
        <w:rPr>
          <w:rFonts w:eastAsia="SimSun"/>
          <w:iCs/>
        </w:rPr>
      </w:pPr>
      <m:oMath>
        <m:sSub>
          <m:sSubPr>
            <m:ctrlPr>
              <w:rPr>
                <w:rFonts w:ascii="Cambria Math" w:hAnsi="Cambria Math"/>
                <w:i/>
              </w:rPr>
            </m:ctrlPr>
          </m:sSubPr>
          <m:e>
            <m:r>
              <w:rPr>
                <w:rFonts w:ascii="Cambria Math" w:hAnsi="Cambria Math"/>
              </w:rPr>
              <m:t>k</m:t>
            </m:r>
          </m:e>
          <m:sub>
            <m:r>
              <w:rPr>
                <w:rFonts w:ascii="Cambria Math" w:hAnsi="Cambria Math"/>
              </w:rPr>
              <m:t>c</m:t>
            </m:r>
          </m:sub>
        </m:sSub>
      </m:oMath>
      <w:r w:rsidR="00901ED7" w:rsidRPr="00A62546">
        <w:rPr>
          <w:rFonts w:eastAsia="SimSun"/>
          <w:b/>
          <w:bCs/>
        </w:rPr>
        <w:t xml:space="preserve"> </w:t>
      </w:r>
      <w:r w:rsidR="00D6324C" w:rsidRPr="00A62546">
        <w:rPr>
          <w:rFonts w:eastAsia="SimSun"/>
          <w:iCs/>
        </w:rPr>
        <w:t xml:space="preserve">– global mass transfer, </w:t>
      </w:r>
      <m:oMath>
        <m:r>
          <m:rPr>
            <m:sty m:val="p"/>
          </m:rPr>
          <w:rPr>
            <w:rFonts w:ascii="Cambria Math" w:eastAsia="SimSun" w:hAnsi="Cambria Math"/>
          </w:rPr>
          <m:t>m</m:t>
        </m:r>
        <m:sSup>
          <m:sSupPr>
            <m:ctrlPr>
              <w:rPr>
                <w:rFonts w:ascii="Cambria Math" w:eastAsia="SimSun" w:hAnsi="Cambria Math"/>
                <w:iCs/>
              </w:rPr>
            </m:ctrlPr>
          </m:sSupPr>
          <m:e>
            <m:r>
              <m:rPr>
                <m:sty m:val="p"/>
              </m:rPr>
              <w:rPr>
                <w:rFonts w:ascii="Cambria Math" w:eastAsia="SimSun" w:hAnsi="Cambria Math"/>
              </w:rPr>
              <m:t xml:space="preserve"> s</m:t>
            </m:r>
          </m:e>
          <m:sup>
            <m:r>
              <m:rPr>
                <m:sty m:val="p"/>
              </m:rPr>
              <w:rPr>
                <w:rFonts w:ascii="Cambria Math" w:eastAsia="SimSun" w:hAnsi="Cambria Math"/>
              </w:rPr>
              <m:t>-1</m:t>
            </m:r>
          </m:sup>
        </m:sSup>
      </m:oMath>
    </w:p>
    <w:p w14:paraId="769A1DEA" w14:textId="71E29B25" w:rsidR="00901ED7" w:rsidRPr="00A62546" w:rsidRDefault="00901ED7" w:rsidP="00901ED7">
      <w:pPr>
        <w:pStyle w:val="CETBodytext"/>
        <w:jc w:val="left"/>
        <w:rPr>
          <w:rFonts w:eastAsia="SimSun"/>
        </w:rPr>
      </w:pPr>
      <m:oMath>
        <m:r>
          <w:rPr>
            <w:rFonts w:ascii="Cambria Math" w:hAnsi="Cambria Math"/>
          </w:rPr>
          <m:t>K</m:t>
        </m:r>
      </m:oMath>
      <w:r w:rsidRPr="00A62546">
        <w:rPr>
          <w:rFonts w:eastAsia="SimSun"/>
        </w:rPr>
        <w:t xml:space="preserve"> </w:t>
      </w:r>
      <w:r w:rsidRPr="00A62546">
        <w:rPr>
          <w:rFonts w:eastAsia="SimSun"/>
          <w:iCs/>
        </w:rPr>
        <w:t xml:space="preserve">– </w:t>
      </w:r>
      <w:r w:rsidRPr="00A62546">
        <w:rPr>
          <w:rFonts w:eastAsia="SimSun"/>
        </w:rPr>
        <w:t>distribution constant, -</w:t>
      </w:r>
    </w:p>
    <w:p w14:paraId="0FD4F47C" w14:textId="02A3497C" w:rsidR="00224CEB" w:rsidRPr="00A62546" w:rsidRDefault="00000000" w:rsidP="00901ED7">
      <w:pPr>
        <w:pStyle w:val="CETBodytext"/>
        <w:jc w:val="left"/>
        <w:rPr>
          <w:rFonts w:eastAsia="SimSun"/>
          <w:iCs/>
        </w:rPr>
      </w:pPr>
      <m:oMath>
        <m:sSub>
          <m:sSubPr>
            <m:ctrlPr>
              <w:rPr>
                <w:rFonts w:ascii="Cambria Math" w:hAnsi="Cambria Math"/>
                <w:i/>
              </w:rPr>
            </m:ctrlPr>
          </m:sSubPr>
          <m:e>
            <m:r>
              <w:rPr>
                <w:rFonts w:ascii="Cambria Math" w:hAnsi="Cambria Math"/>
              </w:rPr>
              <m:t>r</m:t>
            </m:r>
          </m:e>
          <m:sub>
            <m:r>
              <w:rPr>
                <w:rFonts w:ascii="Cambria Math" w:hAnsi="Cambria Math"/>
              </w:rPr>
              <m:t>1,2</m:t>
            </m:r>
          </m:sub>
        </m:sSub>
      </m:oMath>
      <w:r w:rsidR="00224CEB" w:rsidRPr="00A62546">
        <w:rPr>
          <w:rFonts w:eastAsia="SimSun"/>
        </w:rPr>
        <w:t xml:space="preserve"> </w:t>
      </w:r>
      <w:r w:rsidR="00224CEB" w:rsidRPr="00A62546">
        <w:rPr>
          <w:rFonts w:eastAsia="SimSun"/>
          <w:iCs/>
        </w:rPr>
        <w:t>–</w:t>
      </w:r>
      <w:r w:rsidR="00AC5C6B">
        <w:rPr>
          <w:rFonts w:eastAsia="SimSun"/>
          <w:iCs/>
        </w:rPr>
        <w:t xml:space="preserve"> set </w:t>
      </w:r>
      <w:r w:rsidR="006E6138">
        <w:rPr>
          <w:rFonts w:eastAsia="SimSun"/>
          <w:iCs/>
        </w:rPr>
        <w:t>of constant</w:t>
      </w:r>
      <w:r w:rsidR="00224CEB" w:rsidRPr="00A62546">
        <w:rPr>
          <w:rFonts w:eastAsia="SimSun"/>
        </w:rPr>
        <w:t>s required for Eq(4-5), -</w:t>
      </w:r>
    </w:p>
    <w:p w14:paraId="2F3401BE" w14:textId="23C504A5" w:rsidR="00901ED7" w:rsidRPr="00A62546" w:rsidRDefault="00901ED7" w:rsidP="00901ED7">
      <w:pPr>
        <w:pStyle w:val="CETBodytext"/>
        <w:jc w:val="left"/>
        <w:rPr>
          <w:rFonts w:eastAsia="SimSun"/>
          <w:iCs/>
        </w:rPr>
      </w:pPr>
      <m:oMath>
        <m:r>
          <w:rPr>
            <w:rFonts w:ascii="Cambria Math" w:hAnsi="Cambria Math"/>
          </w:rPr>
          <m:t>t</m:t>
        </m:r>
      </m:oMath>
      <w:r w:rsidRPr="00A62546">
        <w:rPr>
          <w:rFonts w:eastAsia="SimSun"/>
        </w:rPr>
        <w:t xml:space="preserve"> </w:t>
      </w:r>
      <w:r w:rsidRPr="00A62546">
        <w:rPr>
          <w:rFonts w:eastAsia="SimSun"/>
          <w:iCs/>
        </w:rPr>
        <w:t xml:space="preserve">– time, </w:t>
      </w:r>
      <m:oMath>
        <m:r>
          <m:rPr>
            <m:sty m:val="p"/>
          </m:rPr>
          <w:rPr>
            <w:rFonts w:ascii="Cambria Math" w:eastAsia="SimSun" w:hAnsi="Cambria Math"/>
          </w:rPr>
          <m:t>s</m:t>
        </m:r>
      </m:oMath>
    </w:p>
    <w:p w14:paraId="66D49DCA" w14:textId="0E934159" w:rsidR="000F2297" w:rsidRPr="00A62546" w:rsidRDefault="00645319" w:rsidP="00901ED7">
      <w:pPr>
        <w:pStyle w:val="CETBodytext"/>
        <w:jc w:val="left"/>
        <w:rPr>
          <w:rFonts w:eastAsia="SimSun"/>
        </w:rPr>
      </w:pPr>
      <m:oMath>
        <m:r>
          <w:rPr>
            <w:rFonts w:ascii="Cambria Math" w:eastAsia="SimSun" w:hAnsi="Cambria Math"/>
          </w:rPr>
          <m:t>V</m:t>
        </m:r>
      </m:oMath>
      <w:r w:rsidRPr="00A62546">
        <w:rPr>
          <w:rFonts w:eastAsia="SimSun"/>
        </w:rPr>
        <w:t xml:space="preserve"> </w:t>
      </w:r>
      <w:r w:rsidRPr="00A62546">
        <w:rPr>
          <w:rFonts w:eastAsia="SimSun"/>
          <w:iCs/>
        </w:rPr>
        <w:t xml:space="preserve">– volume, </w:t>
      </w:r>
      <m:oMath>
        <m:sSup>
          <m:sSupPr>
            <m:ctrlPr>
              <w:rPr>
                <w:rFonts w:ascii="Cambria Math" w:eastAsia="SimSun" w:hAnsi="Cambria Math"/>
              </w:rPr>
            </m:ctrlPr>
          </m:sSupPr>
          <m:e>
            <m:r>
              <m:rPr>
                <m:sty m:val="p"/>
              </m:rPr>
              <w:rPr>
                <w:rFonts w:ascii="Cambria Math" w:eastAsia="SimSun" w:hAnsi="Cambria Math"/>
              </w:rPr>
              <m:t>m</m:t>
            </m:r>
          </m:e>
          <m:sup>
            <m:r>
              <m:rPr>
                <m:sty m:val="p"/>
              </m:rPr>
              <w:rPr>
                <w:rFonts w:ascii="Cambria Math" w:eastAsia="SimSun" w:hAnsi="Cambria Math"/>
              </w:rPr>
              <m:t>-3</m:t>
            </m:r>
          </m:sup>
        </m:sSup>
      </m:oMath>
    </w:p>
    <w:p w14:paraId="0A2AC454" w14:textId="05B647EC" w:rsidR="00224CEB" w:rsidRPr="00A62546" w:rsidRDefault="00224CEB" w:rsidP="00901ED7">
      <w:pPr>
        <w:pStyle w:val="CETBodytext"/>
        <w:jc w:val="left"/>
        <w:rPr>
          <w:rFonts w:eastAsia="SimSun"/>
          <w:iCs/>
        </w:rPr>
      </w:pPr>
      <w:r w:rsidRPr="00A62546">
        <w:rPr>
          <w:rFonts w:eastAsiaTheme="minorHAnsi" w:cs="Arial"/>
          <w:szCs w:val="18"/>
        </w:rPr>
        <w:t>Greeks</w:t>
      </w:r>
    </w:p>
    <w:p w14:paraId="201DB84C" w14:textId="568EE4F4" w:rsidR="00901ED7" w:rsidRPr="00A62546" w:rsidRDefault="00224CEB" w:rsidP="00901ED7">
      <w:pPr>
        <w:pStyle w:val="CETBodytext"/>
        <w:jc w:val="left"/>
        <w:rPr>
          <w:rFonts w:eastAsia="SimSun"/>
        </w:rPr>
      </w:pPr>
      <m:oMath>
        <m:r>
          <m:rPr>
            <m:sty m:val="p"/>
          </m:rPr>
          <w:rPr>
            <w:rFonts w:ascii="Cambria Math" w:hAnsi="Cambria Math"/>
          </w:rPr>
          <m:t xml:space="preserve">ε </m:t>
        </m:r>
      </m:oMath>
      <w:r w:rsidRPr="00A62546">
        <w:rPr>
          <w:rFonts w:eastAsia="SimSun"/>
          <w:iCs/>
        </w:rPr>
        <w:t>– volume</w:t>
      </w:r>
      <w:r w:rsidR="000F2297" w:rsidRPr="00A62546">
        <w:rPr>
          <w:rFonts w:eastAsia="SimSun"/>
          <w:iCs/>
        </w:rPr>
        <w:t xml:space="preserve"> fraction of solvent</w:t>
      </w:r>
      <w:r w:rsidRPr="00A62546">
        <w:rPr>
          <w:rFonts w:eastAsia="SimSun"/>
          <w:iCs/>
        </w:rPr>
        <w:t>,</w:t>
      </w:r>
      <w:r w:rsidR="000F2297" w:rsidRPr="00A62546">
        <w:rPr>
          <w:rFonts w:eastAsia="SimSun"/>
          <w:iCs/>
        </w:rPr>
        <w:t xml:space="preserve"> </w:t>
      </w:r>
      <w:r w:rsidR="000F2297" w:rsidRPr="00A62546">
        <w:rPr>
          <w:rFonts w:eastAsia="SimSun"/>
        </w:rPr>
        <w:t>-</w:t>
      </w:r>
    </w:p>
    <w:p w14:paraId="4A69DD99" w14:textId="28857017" w:rsidR="000F2297" w:rsidRPr="00A62546" w:rsidRDefault="000F2297" w:rsidP="00901ED7">
      <w:pPr>
        <w:pStyle w:val="CETBodytext"/>
        <w:jc w:val="left"/>
        <w:rPr>
          <w:rFonts w:eastAsiaTheme="minorHAnsi" w:cs="Arial"/>
          <w:szCs w:val="18"/>
        </w:rPr>
      </w:pPr>
      <w:r w:rsidRPr="00A62546">
        <w:rPr>
          <w:rFonts w:eastAsiaTheme="minorHAnsi" w:cs="Arial"/>
          <w:szCs w:val="18"/>
        </w:rPr>
        <w:t>Subscripts</w:t>
      </w:r>
    </w:p>
    <w:p w14:paraId="2229EA70" w14:textId="4D46CF2C" w:rsidR="000F2297" w:rsidRPr="00A62546" w:rsidRDefault="000F2297" w:rsidP="00901ED7">
      <w:pPr>
        <w:pStyle w:val="CETBodytext"/>
        <w:jc w:val="left"/>
        <w:rPr>
          <w:rFonts w:eastAsia="SimSun"/>
        </w:rPr>
      </w:pPr>
      <m:oMath>
        <m:r>
          <w:rPr>
            <w:rFonts w:ascii="Cambria Math" w:eastAsia="SimSun" w:hAnsi="Cambria Math"/>
          </w:rPr>
          <m:t>0</m:t>
        </m:r>
      </m:oMath>
      <w:r w:rsidRPr="00A62546">
        <w:rPr>
          <w:rFonts w:eastAsia="SimSun"/>
        </w:rPr>
        <w:t xml:space="preserve"> </w:t>
      </w:r>
      <w:r w:rsidRPr="00A62546">
        <w:rPr>
          <w:rFonts w:eastAsia="SimSun"/>
          <w:iCs/>
        </w:rPr>
        <w:t xml:space="preserve">– at initial or </w:t>
      </w:r>
      <w:r w:rsidR="0038781B">
        <w:rPr>
          <w:rFonts w:eastAsia="SimSun"/>
          <w:iCs/>
        </w:rPr>
        <w:t>a</w:t>
      </w:r>
      <w:r w:rsidR="0038781B" w:rsidRPr="00A62546">
        <w:rPr>
          <w:rFonts w:eastAsia="SimSun"/>
          <w:iCs/>
        </w:rPr>
        <w:t xml:space="preserve"> </w:t>
      </w:r>
      <w:r w:rsidRPr="00A62546">
        <w:rPr>
          <w:rFonts w:eastAsia="SimSun"/>
          <w:iCs/>
        </w:rPr>
        <w:t>reference</w:t>
      </w:r>
    </w:p>
    <w:p w14:paraId="67B5EF4A" w14:textId="7DC6CEB3" w:rsidR="000F2297" w:rsidRPr="00A62546" w:rsidRDefault="000F2297" w:rsidP="000F2297">
      <w:pPr>
        <w:pStyle w:val="CETBodytext"/>
        <w:jc w:val="left"/>
        <w:rPr>
          <w:rFonts w:eastAsia="SimSun"/>
        </w:rPr>
      </w:pPr>
      <m:oMath>
        <m:r>
          <w:rPr>
            <w:rFonts w:ascii="Cambria Math" w:eastAsia="SimSun" w:hAnsi="Cambria Math"/>
          </w:rPr>
          <m:t>i</m:t>
        </m:r>
      </m:oMath>
      <w:r w:rsidRPr="00A62546">
        <w:rPr>
          <w:rFonts w:eastAsia="SimSun"/>
        </w:rPr>
        <w:t xml:space="preserve"> </w:t>
      </w:r>
      <w:r w:rsidRPr="00A62546">
        <w:rPr>
          <w:rFonts w:eastAsia="SimSun"/>
          <w:iCs/>
        </w:rPr>
        <w:t xml:space="preserve">– at </w:t>
      </w:r>
      <w:r w:rsidR="00726D53">
        <w:rPr>
          <w:rFonts w:eastAsia="SimSun"/>
          <w:iCs/>
        </w:rPr>
        <w:t xml:space="preserve">the </w:t>
      </w:r>
      <w:r w:rsidRPr="00A62546">
        <w:rPr>
          <w:rFonts w:eastAsia="SimSun"/>
          <w:iCs/>
        </w:rPr>
        <w:t>interface</w:t>
      </w:r>
    </w:p>
    <w:p w14:paraId="1B0524F9" w14:textId="469952AB" w:rsidR="000F2297" w:rsidRPr="00A62546" w:rsidRDefault="000F2297" w:rsidP="000F2297">
      <w:pPr>
        <w:pStyle w:val="CETBodytext"/>
        <w:jc w:val="left"/>
        <w:rPr>
          <w:rFonts w:eastAsia="SimSun"/>
          <w:iCs/>
        </w:rPr>
      </w:pPr>
      <m:oMath>
        <m:r>
          <w:rPr>
            <w:rFonts w:ascii="Cambria Math" w:eastAsia="SimSun" w:hAnsi="Cambria Math"/>
          </w:rPr>
          <m:t>x</m:t>
        </m:r>
      </m:oMath>
      <w:r w:rsidRPr="00A62546">
        <w:rPr>
          <w:rFonts w:eastAsia="SimSun"/>
        </w:rPr>
        <w:t xml:space="preserve"> </w:t>
      </w:r>
      <w:r w:rsidRPr="00A62546">
        <w:rPr>
          <w:rFonts w:eastAsia="SimSun"/>
          <w:iCs/>
        </w:rPr>
        <w:t xml:space="preserve">– indicates at </w:t>
      </w:r>
      <w:r w:rsidR="007824E7">
        <w:rPr>
          <w:rFonts w:eastAsia="SimSun"/>
          <w:iCs/>
        </w:rPr>
        <w:t xml:space="preserve">a </w:t>
      </w:r>
      <w:r w:rsidRPr="00A62546">
        <w:rPr>
          <w:rFonts w:eastAsia="SimSun"/>
          <w:iCs/>
        </w:rPr>
        <w:t>specific time</w:t>
      </w:r>
    </w:p>
    <w:p w14:paraId="02652F61" w14:textId="10039F0E" w:rsidR="000F2297" w:rsidRPr="00A62546" w:rsidRDefault="000F2297" w:rsidP="000F2297">
      <w:pPr>
        <w:pStyle w:val="CETBodytext"/>
        <w:jc w:val="left"/>
        <w:rPr>
          <w:rFonts w:eastAsia="SimSun"/>
        </w:rPr>
      </w:pPr>
      <m:oMath>
        <m:r>
          <w:rPr>
            <w:rFonts w:ascii="Cambria Math" w:eastAsia="SimSun" w:hAnsi="Cambria Math"/>
          </w:rPr>
          <m:t>β</m:t>
        </m:r>
      </m:oMath>
      <w:r w:rsidRPr="00A62546">
        <w:rPr>
          <w:rFonts w:eastAsia="SimSun"/>
        </w:rPr>
        <w:t xml:space="preserve"> </w:t>
      </w:r>
      <w:r w:rsidRPr="00A62546">
        <w:rPr>
          <w:rFonts w:eastAsia="SimSun"/>
          <w:iCs/>
        </w:rPr>
        <w:t xml:space="preserve">– for </w:t>
      </w:r>
      <w:r w:rsidR="00BE1F84" w:rsidRPr="00A62546">
        <w:rPr>
          <w:rFonts w:eastAsia="SimSun"/>
          <w:iCs/>
        </w:rPr>
        <w:t>disperse</w:t>
      </w:r>
      <w:r w:rsidRPr="00A62546">
        <w:rPr>
          <w:rFonts w:eastAsia="SimSun"/>
          <w:iCs/>
        </w:rPr>
        <w:t xml:space="preserve"> phase (</w:t>
      </w:r>
      <w:r w:rsidR="00BE1F84" w:rsidRPr="00A62546">
        <w:rPr>
          <w:rFonts w:eastAsia="SimSun"/>
          <w:iCs/>
        </w:rPr>
        <w:t>solid</w:t>
      </w:r>
      <w:r w:rsidRPr="00A62546">
        <w:rPr>
          <w:rFonts w:eastAsia="SimSun"/>
          <w:iCs/>
        </w:rPr>
        <w:t>)</w:t>
      </w:r>
    </w:p>
    <w:p w14:paraId="38BFE636" w14:textId="14F07AC5" w:rsidR="00230D08" w:rsidRPr="00A62546" w:rsidRDefault="000F2297" w:rsidP="00280FAF">
      <w:pPr>
        <w:pStyle w:val="CETBodytext"/>
        <w:jc w:val="left"/>
        <w:rPr>
          <w:rFonts w:eastAsia="SimSun"/>
        </w:rPr>
        <w:sectPr w:rsidR="00230D08" w:rsidRPr="00A62546">
          <w:type w:val="continuous"/>
          <w:pgSz w:w="11906" w:h="16838" w:code="9"/>
          <w:pgMar w:top="1701" w:right="1418" w:bottom="1701" w:left="1701" w:header="1701" w:footer="0" w:gutter="0"/>
          <w:cols w:num="2" w:space="708"/>
          <w:formProt w:val="0"/>
          <w:titlePg/>
          <w:docGrid w:linePitch="360"/>
        </w:sectPr>
      </w:pPr>
      <m:oMath>
        <m:r>
          <w:rPr>
            <w:rFonts w:ascii="Cambria Math" w:eastAsia="SimSun" w:hAnsi="Cambria Math"/>
          </w:rPr>
          <m:t>γ</m:t>
        </m:r>
      </m:oMath>
      <w:r w:rsidRPr="00A62546">
        <w:rPr>
          <w:rFonts w:eastAsia="SimSun"/>
        </w:rPr>
        <w:t xml:space="preserve"> </w:t>
      </w:r>
      <w:r w:rsidRPr="00A62546">
        <w:rPr>
          <w:rFonts w:eastAsia="SimSun"/>
          <w:iCs/>
        </w:rPr>
        <w:t xml:space="preserve">– for </w:t>
      </w:r>
      <w:r w:rsidR="00BE1F84" w:rsidRPr="00A62546">
        <w:rPr>
          <w:rFonts w:eastAsia="SimSun"/>
          <w:iCs/>
        </w:rPr>
        <w:t>continuous</w:t>
      </w:r>
      <w:r w:rsidRPr="00A62546">
        <w:rPr>
          <w:rFonts w:eastAsia="SimSun"/>
          <w:iCs/>
        </w:rPr>
        <w:t xml:space="preserve"> phase</w:t>
      </w:r>
      <w:r w:rsidR="00BE1F84" w:rsidRPr="00A62546">
        <w:rPr>
          <w:rFonts w:eastAsia="SimSun"/>
          <w:iCs/>
        </w:rPr>
        <w:t xml:space="preserve"> (solvent)</w:t>
      </w:r>
    </w:p>
    <w:p w14:paraId="4F1327F8" w14:textId="061895A1" w:rsidR="00600535" w:rsidRPr="00A62546" w:rsidRDefault="00600535" w:rsidP="00600535">
      <w:pPr>
        <w:pStyle w:val="CETReference"/>
        <w:rPr>
          <w:lang w:val="en-US"/>
        </w:rPr>
      </w:pPr>
      <w:r w:rsidRPr="00A62546">
        <w:rPr>
          <w:lang w:val="en-US"/>
        </w:rPr>
        <w:t>References</w:t>
      </w:r>
    </w:p>
    <w:p w14:paraId="52F62848" w14:textId="28800730" w:rsidR="002D31A4" w:rsidRPr="002D31A4" w:rsidRDefault="00AF7139" w:rsidP="002D31A4">
      <w:pPr>
        <w:widowControl w:val="0"/>
        <w:autoSpaceDE w:val="0"/>
        <w:autoSpaceDN w:val="0"/>
        <w:adjustRightInd w:val="0"/>
        <w:spacing w:line="240" w:lineRule="auto"/>
        <w:ind w:left="480" w:hanging="480"/>
        <w:rPr>
          <w:rFonts w:cs="Arial"/>
          <w:noProof/>
          <w:szCs w:val="24"/>
        </w:rPr>
      </w:pPr>
      <w:r w:rsidRPr="00A62546">
        <w:rPr>
          <w:lang w:val="en-US"/>
        </w:rPr>
        <w:fldChar w:fldCharType="begin" w:fldLock="1"/>
      </w:r>
      <w:r w:rsidRPr="00A62546">
        <w:rPr>
          <w:lang w:val="en-US"/>
        </w:rPr>
        <w:instrText xml:space="preserve">ADDIN Mendeley Bibliography CSL_BIBLIOGRAPHY </w:instrText>
      </w:r>
      <w:r w:rsidRPr="00A62546">
        <w:rPr>
          <w:lang w:val="en-US"/>
        </w:rPr>
        <w:fldChar w:fldCharType="separate"/>
      </w:r>
      <w:r w:rsidR="002D31A4" w:rsidRPr="002D31A4">
        <w:rPr>
          <w:rFonts w:cs="Arial"/>
          <w:noProof/>
          <w:szCs w:val="24"/>
        </w:rPr>
        <w:t xml:space="preserve">Adeyi, O., Okolo, B. I., Oke, E. O., Adeyi, A. J., Otolorin, J. A., Olalere, O. A., Taiwo, A. E., Okhale, S., Gbadamosi, B., Onu, P. N., Aremu, O. S., &amp; Qwebani-Ogunleye, T. (2022). Preliminary techno-economic assessment and uncertainty analysis of scaled-up integrated process for bioactive extracts production from Senna alata (L.) leaves. </w:t>
      </w:r>
      <w:r w:rsidR="002D31A4" w:rsidRPr="002D31A4">
        <w:rPr>
          <w:rFonts w:cs="Arial"/>
          <w:i/>
          <w:iCs/>
          <w:noProof/>
          <w:szCs w:val="24"/>
        </w:rPr>
        <w:t>South African Journal of Chemical Engineering</w:t>
      </w:r>
      <w:r w:rsidR="002D31A4" w:rsidRPr="002D31A4">
        <w:rPr>
          <w:rFonts w:cs="Arial"/>
          <w:noProof/>
          <w:szCs w:val="24"/>
        </w:rPr>
        <w:t xml:space="preserve">, </w:t>
      </w:r>
      <w:r w:rsidR="002D31A4" w:rsidRPr="002D31A4">
        <w:rPr>
          <w:rFonts w:cs="Arial"/>
          <w:i/>
          <w:iCs/>
          <w:noProof/>
          <w:szCs w:val="24"/>
        </w:rPr>
        <w:t>42</w:t>
      </w:r>
      <w:r w:rsidR="002D31A4" w:rsidRPr="002D31A4">
        <w:rPr>
          <w:rFonts w:cs="Arial"/>
          <w:noProof/>
          <w:szCs w:val="24"/>
        </w:rPr>
        <w:t>, 72–90. https://doi.org/https://doi.org/10.1016/j.sajce.2022.07.007</w:t>
      </w:r>
    </w:p>
    <w:p w14:paraId="48744120" w14:textId="77777777" w:rsidR="002D31A4" w:rsidRPr="002D31A4" w:rsidRDefault="002D31A4" w:rsidP="002D31A4">
      <w:pPr>
        <w:widowControl w:val="0"/>
        <w:autoSpaceDE w:val="0"/>
        <w:autoSpaceDN w:val="0"/>
        <w:adjustRightInd w:val="0"/>
        <w:spacing w:line="240" w:lineRule="auto"/>
        <w:ind w:left="480" w:hanging="480"/>
        <w:rPr>
          <w:rFonts w:cs="Arial"/>
          <w:noProof/>
          <w:szCs w:val="24"/>
        </w:rPr>
      </w:pPr>
      <w:r w:rsidRPr="002D31A4">
        <w:rPr>
          <w:rFonts w:cs="Arial"/>
          <w:noProof/>
          <w:szCs w:val="24"/>
        </w:rPr>
        <w:t xml:space="preserve">Beal, L. D. R., Hill, D. C., Martin, R. A., &amp; Hedengren, J. D. (2018). GEKKO Optimization Suite. </w:t>
      </w:r>
      <w:r w:rsidRPr="002D31A4">
        <w:rPr>
          <w:rFonts w:cs="Arial"/>
          <w:i/>
          <w:iCs/>
          <w:noProof/>
          <w:szCs w:val="24"/>
        </w:rPr>
        <w:t>Processes</w:t>
      </w:r>
      <w:r w:rsidRPr="002D31A4">
        <w:rPr>
          <w:rFonts w:cs="Arial"/>
          <w:noProof/>
          <w:szCs w:val="24"/>
        </w:rPr>
        <w:t xml:space="preserve">, </w:t>
      </w:r>
      <w:r w:rsidRPr="002D31A4">
        <w:rPr>
          <w:rFonts w:cs="Arial"/>
          <w:i/>
          <w:iCs/>
          <w:noProof/>
          <w:szCs w:val="24"/>
        </w:rPr>
        <w:t>6</w:t>
      </w:r>
      <w:r w:rsidRPr="002D31A4">
        <w:rPr>
          <w:rFonts w:cs="Arial"/>
          <w:noProof/>
          <w:szCs w:val="24"/>
        </w:rPr>
        <w:t>(8). https://doi.org/10.3390/pr6080106</w:t>
      </w:r>
    </w:p>
    <w:p w14:paraId="2EF342D7" w14:textId="77777777" w:rsidR="002D31A4" w:rsidRPr="002D31A4" w:rsidRDefault="002D31A4" w:rsidP="002D31A4">
      <w:pPr>
        <w:widowControl w:val="0"/>
        <w:autoSpaceDE w:val="0"/>
        <w:autoSpaceDN w:val="0"/>
        <w:adjustRightInd w:val="0"/>
        <w:spacing w:line="240" w:lineRule="auto"/>
        <w:ind w:left="480" w:hanging="480"/>
        <w:rPr>
          <w:rFonts w:cs="Arial"/>
          <w:noProof/>
          <w:szCs w:val="24"/>
        </w:rPr>
      </w:pPr>
      <w:r w:rsidRPr="002D31A4">
        <w:rPr>
          <w:rFonts w:cs="Arial"/>
          <w:noProof/>
          <w:szCs w:val="24"/>
        </w:rPr>
        <w:t xml:space="preserve">Caroço, R. F., Kim, B., Santacoloma, P. A., Abildskov, J., Lee, J. H., &amp; Huusom, J. K. (2019). Analysis and model-based optimization of a pectin extraction process. </w:t>
      </w:r>
      <w:r w:rsidRPr="002D31A4">
        <w:rPr>
          <w:rFonts w:cs="Arial"/>
          <w:i/>
          <w:iCs/>
          <w:noProof/>
          <w:szCs w:val="24"/>
        </w:rPr>
        <w:t>Journal of Food Engineering</w:t>
      </w:r>
      <w:r w:rsidRPr="002D31A4">
        <w:rPr>
          <w:rFonts w:cs="Arial"/>
          <w:noProof/>
          <w:szCs w:val="24"/>
        </w:rPr>
        <w:t xml:space="preserve">, </w:t>
      </w:r>
      <w:r w:rsidRPr="002D31A4">
        <w:rPr>
          <w:rFonts w:cs="Arial"/>
          <w:i/>
          <w:iCs/>
          <w:noProof/>
          <w:szCs w:val="24"/>
        </w:rPr>
        <w:t>244</w:t>
      </w:r>
      <w:r w:rsidRPr="002D31A4">
        <w:rPr>
          <w:rFonts w:cs="Arial"/>
          <w:noProof/>
          <w:szCs w:val="24"/>
        </w:rPr>
        <w:t>, 159–169. https://doi.org/10.1016/j.jfoodeng.2018.09.016</w:t>
      </w:r>
    </w:p>
    <w:p w14:paraId="45580041" w14:textId="77777777" w:rsidR="002D31A4" w:rsidRPr="002D31A4" w:rsidRDefault="002D31A4" w:rsidP="002D31A4">
      <w:pPr>
        <w:widowControl w:val="0"/>
        <w:autoSpaceDE w:val="0"/>
        <w:autoSpaceDN w:val="0"/>
        <w:adjustRightInd w:val="0"/>
        <w:spacing w:line="240" w:lineRule="auto"/>
        <w:ind w:left="480" w:hanging="480"/>
        <w:rPr>
          <w:rFonts w:cs="Arial"/>
          <w:noProof/>
          <w:szCs w:val="24"/>
        </w:rPr>
      </w:pPr>
      <w:r w:rsidRPr="002D31A4">
        <w:rPr>
          <w:rFonts w:cs="Arial"/>
          <w:noProof/>
          <w:szCs w:val="24"/>
        </w:rPr>
        <w:t xml:space="preserve">Casa, M., &amp; Miccio, M. (2022). Lycopene-containing Tablets Production from Tomato Peels by Environment-friendly Extraction: Simulation and Discussion. </w:t>
      </w:r>
      <w:r w:rsidRPr="002D31A4">
        <w:rPr>
          <w:rFonts w:cs="Arial"/>
          <w:i/>
          <w:iCs/>
          <w:noProof/>
          <w:szCs w:val="24"/>
        </w:rPr>
        <w:t>Chemical Engineering Transactions</w:t>
      </w:r>
      <w:r w:rsidRPr="002D31A4">
        <w:rPr>
          <w:rFonts w:cs="Arial"/>
          <w:noProof/>
          <w:szCs w:val="24"/>
        </w:rPr>
        <w:t xml:space="preserve">, </w:t>
      </w:r>
      <w:r w:rsidRPr="002D31A4">
        <w:rPr>
          <w:rFonts w:cs="Arial"/>
          <w:i/>
          <w:iCs/>
          <w:noProof/>
          <w:szCs w:val="24"/>
        </w:rPr>
        <w:t>92</w:t>
      </w:r>
      <w:r w:rsidRPr="002D31A4">
        <w:rPr>
          <w:rFonts w:cs="Arial"/>
          <w:noProof/>
          <w:szCs w:val="24"/>
        </w:rPr>
        <w:t>, 583-588 SE-Research Articles. https://doi.org/10.3303/CET2292098</w:t>
      </w:r>
    </w:p>
    <w:p w14:paraId="5C0EA8C2" w14:textId="77777777" w:rsidR="002D31A4" w:rsidRPr="009D6532" w:rsidRDefault="002D31A4" w:rsidP="002D31A4">
      <w:pPr>
        <w:widowControl w:val="0"/>
        <w:autoSpaceDE w:val="0"/>
        <w:autoSpaceDN w:val="0"/>
        <w:adjustRightInd w:val="0"/>
        <w:spacing w:line="240" w:lineRule="auto"/>
        <w:ind w:left="480" w:hanging="480"/>
        <w:rPr>
          <w:rFonts w:cs="Arial"/>
          <w:noProof/>
          <w:szCs w:val="24"/>
          <w:lang w:val="es-EC"/>
        </w:rPr>
      </w:pPr>
      <w:r w:rsidRPr="002D31A4">
        <w:rPr>
          <w:rFonts w:cs="Arial"/>
          <w:noProof/>
          <w:szCs w:val="24"/>
        </w:rPr>
        <w:t xml:space="preserve">Cerón-Montes, G. I., Garulo-Fuentes, A. L., Valencia-Pérez, N. S., Garrido-Hernández, A., &amp; Yáñez-Fernández, J. (2021). </w:t>
      </w:r>
      <w:r w:rsidRPr="009D6532">
        <w:rPr>
          <w:rFonts w:cs="Arial"/>
          <w:noProof/>
          <w:szCs w:val="24"/>
          <w:lang w:val="es-EC"/>
        </w:rPr>
        <w:t xml:space="preserve">Modelación de la extracción de polifenoles de semillas de uva. </w:t>
      </w:r>
      <w:r w:rsidRPr="009D6532">
        <w:rPr>
          <w:rFonts w:cs="Arial"/>
          <w:i/>
          <w:iCs/>
          <w:noProof/>
          <w:szCs w:val="24"/>
          <w:lang w:val="es-EC"/>
        </w:rPr>
        <w:t>Pädi Boletín Científico de Ciencias Básicas e Ingenierías Del ICBI</w:t>
      </w:r>
      <w:r w:rsidRPr="009D6532">
        <w:rPr>
          <w:rFonts w:cs="Arial"/>
          <w:noProof/>
          <w:szCs w:val="24"/>
          <w:lang w:val="es-EC"/>
        </w:rPr>
        <w:t xml:space="preserve">, </w:t>
      </w:r>
      <w:r w:rsidRPr="009D6532">
        <w:rPr>
          <w:rFonts w:cs="Arial"/>
          <w:i/>
          <w:iCs/>
          <w:noProof/>
          <w:szCs w:val="24"/>
          <w:lang w:val="es-EC"/>
        </w:rPr>
        <w:t>9</w:t>
      </w:r>
      <w:r w:rsidRPr="009D6532">
        <w:rPr>
          <w:rFonts w:cs="Arial"/>
          <w:noProof/>
          <w:szCs w:val="24"/>
          <w:lang w:val="es-EC"/>
        </w:rPr>
        <w:t>(Especial2), 179–186. https://doi.org/10.29057/icbi.v9iEspecial2.8041</w:t>
      </w:r>
    </w:p>
    <w:p w14:paraId="396D10F0" w14:textId="36FF7BAC" w:rsidR="002D31A4" w:rsidRPr="002D31A4" w:rsidRDefault="002D31A4" w:rsidP="002D31A4">
      <w:pPr>
        <w:widowControl w:val="0"/>
        <w:autoSpaceDE w:val="0"/>
        <w:autoSpaceDN w:val="0"/>
        <w:adjustRightInd w:val="0"/>
        <w:spacing w:line="240" w:lineRule="auto"/>
        <w:ind w:left="480" w:hanging="480"/>
        <w:rPr>
          <w:rFonts w:cs="Arial"/>
          <w:noProof/>
          <w:szCs w:val="24"/>
        </w:rPr>
      </w:pPr>
      <w:r w:rsidRPr="009D6532">
        <w:rPr>
          <w:rFonts w:cs="Arial"/>
          <w:noProof/>
          <w:szCs w:val="24"/>
          <w:lang w:val="es-EC"/>
        </w:rPr>
        <w:t xml:space="preserve">Espinoza-Pérez, J. D., Vargas, A., Robles-Olvera, V. J., Rodrı´guez-Jimenes, G. C., &amp; Garcı´a-Alvarado, M. A. (2007). </w:t>
      </w:r>
      <w:r w:rsidRPr="002D31A4">
        <w:rPr>
          <w:rFonts w:cs="Arial"/>
          <w:noProof/>
          <w:szCs w:val="24"/>
        </w:rPr>
        <w:t xml:space="preserve">Mathematical modeling of caffeine kinetic during </w:t>
      </w:r>
      <w:r w:rsidR="00A00DE8">
        <w:rPr>
          <w:rFonts w:cs="Arial"/>
          <w:noProof/>
          <w:szCs w:val="24"/>
        </w:rPr>
        <w:t>solid–liquid</w:t>
      </w:r>
      <w:r w:rsidRPr="002D31A4">
        <w:rPr>
          <w:rFonts w:cs="Arial"/>
          <w:noProof/>
          <w:szCs w:val="24"/>
        </w:rPr>
        <w:t xml:space="preserve"> extraction of coffee beans. </w:t>
      </w:r>
      <w:r w:rsidRPr="002D31A4">
        <w:rPr>
          <w:rFonts w:cs="Arial"/>
          <w:i/>
          <w:iCs/>
          <w:noProof/>
          <w:szCs w:val="24"/>
        </w:rPr>
        <w:t>Journal of Food Engineering</w:t>
      </w:r>
      <w:r w:rsidRPr="002D31A4">
        <w:rPr>
          <w:rFonts w:cs="Arial"/>
          <w:noProof/>
          <w:szCs w:val="24"/>
        </w:rPr>
        <w:t xml:space="preserve">, </w:t>
      </w:r>
      <w:r w:rsidRPr="002D31A4">
        <w:rPr>
          <w:rFonts w:cs="Arial"/>
          <w:i/>
          <w:iCs/>
          <w:noProof/>
          <w:szCs w:val="24"/>
        </w:rPr>
        <w:t>81</w:t>
      </w:r>
      <w:r w:rsidRPr="002D31A4">
        <w:rPr>
          <w:rFonts w:cs="Arial"/>
          <w:noProof/>
          <w:szCs w:val="24"/>
        </w:rPr>
        <w:t>(1), 72–78. https://doi.org/https://doi.org/10.1016/j.jfoodeng.2006.10.011</w:t>
      </w:r>
    </w:p>
    <w:p w14:paraId="282FA7B2" w14:textId="77777777" w:rsidR="002D31A4" w:rsidRPr="002D31A4" w:rsidRDefault="002D31A4" w:rsidP="002D31A4">
      <w:pPr>
        <w:widowControl w:val="0"/>
        <w:autoSpaceDE w:val="0"/>
        <w:autoSpaceDN w:val="0"/>
        <w:adjustRightInd w:val="0"/>
        <w:spacing w:line="240" w:lineRule="auto"/>
        <w:ind w:left="480" w:hanging="480"/>
        <w:rPr>
          <w:rFonts w:cs="Arial"/>
          <w:noProof/>
          <w:szCs w:val="24"/>
        </w:rPr>
      </w:pPr>
      <w:r w:rsidRPr="009D6532">
        <w:rPr>
          <w:rFonts w:cs="Arial"/>
          <w:noProof/>
          <w:szCs w:val="24"/>
          <w:lang w:val="es-EC"/>
        </w:rPr>
        <w:t xml:space="preserve">Espinoza-Vasquez, A. P., Galatro, D., Manzano, P., Choez-Guaranda, I., Cevallos, J. M., Salas, S. D., &amp; Gonzalez, Y. (2023). </w:t>
      </w:r>
      <w:r w:rsidRPr="002D31A4">
        <w:rPr>
          <w:rFonts w:cs="Arial"/>
          <w:noProof/>
          <w:szCs w:val="24"/>
        </w:rPr>
        <w:t xml:space="preserve">Tray dryer design under feed uncertainty: A case study on a nutraceutical beverage. </w:t>
      </w:r>
      <w:r w:rsidRPr="002D31A4">
        <w:rPr>
          <w:rFonts w:cs="Arial"/>
          <w:i/>
          <w:iCs/>
          <w:noProof/>
          <w:szCs w:val="24"/>
        </w:rPr>
        <w:t>Journal of Food Engineering</w:t>
      </w:r>
      <w:r w:rsidRPr="002D31A4">
        <w:rPr>
          <w:rFonts w:cs="Arial"/>
          <w:noProof/>
          <w:szCs w:val="24"/>
        </w:rPr>
        <w:t xml:space="preserve">, </w:t>
      </w:r>
      <w:r w:rsidRPr="002D31A4">
        <w:rPr>
          <w:rFonts w:cs="Arial"/>
          <w:i/>
          <w:iCs/>
          <w:noProof/>
          <w:szCs w:val="24"/>
        </w:rPr>
        <w:t>341</w:t>
      </w:r>
      <w:r w:rsidRPr="002D31A4">
        <w:rPr>
          <w:rFonts w:cs="Arial"/>
          <w:noProof/>
          <w:szCs w:val="24"/>
        </w:rPr>
        <w:t>, 111341. https://doi.org/https://doi.org/10.1016/j.jfoodeng.2022.111341</w:t>
      </w:r>
    </w:p>
    <w:p w14:paraId="47412FB4" w14:textId="77777777" w:rsidR="002D31A4" w:rsidRPr="009D6532" w:rsidRDefault="002D31A4" w:rsidP="002D31A4">
      <w:pPr>
        <w:widowControl w:val="0"/>
        <w:autoSpaceDE w:val="0"/>
        <w:autoSpaceDN w:val="0"/>
        <w:adjustRightInd w:val="0"/>
        <w:spacing w:line="240" w:lineRule="auto"/>
        <w:ind w:left="480" w:hanging="480"/>
        <w:rPr>
          <w:rFonts w:cs="Arial"/>
          <w:noProof/>
          <w:szCs w:val="24"/>
          <w:lang w:val="es-EC"/>
        </w:rPr>
      </w:pPr>
      <w:r w:rsidRPr="009D6532">
        <w:rPr>
          <w:rFonts w:cs="Arial"/>
          <w:noProof/>
          <w:szCs w:val="24"/>
          <w:lang w:val="es-EC"/>
        </w:rPr>
        <w:t xml:space="preserve">Paladines-Santacruz, G., Orellana-Manzano, A., Sarmiento, G., Pilozo, G., Iñiga, E., Zaruma-Torres, F., Ortíz-Ulloa, J., Quijano-Avilés, M., Di Grumo, D., Orellana-Manzano, S., Villacrés, M. del C., Manzano, P., &amp; Vanden Berghe, W. (2021). </w:t>
      </w:r>
      <w:r w:rsidRPr="002D31A4">
        <w:rPr>
          <w:rFonts w:cs="Arial"/>
          <w:noProof/>
          <w:szCs w:val="24"/>
        </w:rPr>
        <w:t xml:space="preserve">Acute oral toxicity of a novel functional drink based on Ilex guayusa, Vernonanthura patens, and cocoa husk. </w:t>
      </w:r>
      <w:r w:rsidRPr="009D6532">
        <w:rPr>
          <w:rFonts w:cs="Arial"/>
          <w:i/>
          <w:iCs/>
          <w:noProof/>
          <w:szCs w:val="24"/>
          <w:lang w:val="es-EC"/>
        </w:rPr>
        <w:t>Toxicology Reports</w:t>
      </w:r>
      <w:r w:rsidRPr="009D6532">
        <w:rPr>
          <w:rFonts w:cs="Arial"/>
          <w:noProof/>
          <w:szCs w:val="24"/>
          <w:lang w:val="es-EC"/>
        </w:rPr>
        <w:t xml:space="preserve">, </w:t>
      </w:r>
      <w:r w:rsidRPr="009D6532">
        <w:rPr>
          <w:rFonts w:cs="Arial"/>
          <w:i/>
          <w:iCs/>
          <w:noProof/>
          <w:szCs w:val="24"/>
          <w:lang w:val="es-EC"/>
        </w:rPr>
        <w:t>8</w:t>
      </w:r>
      <w:r w:rsidRPr="009D6532">
        <w:rPr>
          <w:rFonts w:cs="Arial"/>
          <w:noProof/>
          <w:szCs w:val="24"/>
          <w:lang w:val="es-EC"/>
        </w:rPr>
        <w:t>, 747–752.</w:t>
      </w:r>
    </w:p>
    <w:p w14:paraId="2ACFF6A4" w14:textId="77777777" w:rsidR="002D31A4" w:rsidRPr="009D6532" w:rsidRDefault="002D31A4" w:rsidP="002D31A4">
      <w:pPr>
        <w:widowControl w:val="0"/>
        <w:autoSpaceDE w:val="0"/>
        <w:autoSpaceDN w:val="0"/>
        <w:adjustRightInd w:val="0"/>
        <w:spacing w:line="240" w:lineRule="auto"/>
        <w:ind w:left="480" w:hanging="480"/>
        <w:rPr>
          <w:rFonts w:cs="Arial"/>
          <w:noProof/>
          <w:szCs w:val="24"/>
          <w:lang w:val="es-EC"/>
        </w:rPr>
      </w:pPr>
      <w:r w:rsidRPr="009D6532">
        <w:rPr>
          <w:rFonts w:cs="Arial"/>
          <w:noProof/>
          <w:szCs w:val="24"/>
          <w:lang w:val="es-EC"/>
        </w:rPr>
        <w:t xml:space="preserve">Patiño, O., &amp; Prado, G. (2022). </w:t>
      </w:r>
      <w:r w:rsidRPr="009D6532">
        <w:rPr>
          <w:rFonts w:cs="Arial"/>
          <w:i/>
          <w:iCs/>
          <w:noProof/>
          <w:szCs w:val="24"/>
          <w:lang w:val="es-EC"/>
        </w:rPr>
        <w:t xml:space="preserve">Determinación de parámetros experimentales para un modelo de extracción sólido-líquido de una bebida nutracéutica. </w:t>
      </w:r>
      <w:r w:rsidRPr="002D31A4">
        <w:rPr>
          <w:rFonts w:cs="Arial"/>
          <w:i/>
          <w:iCs/>
          <w:noProof/>
          <w:szCs w:val="24"/>
        </w:rPr>
        <w:t>[Determination of experimental parameters for a solid-liquid extraction model of a nutraceutical beverage.]</w:t>
      </w:r>
      <w:r w:rsidRPr="002D31A4">
        <w:rPr>
          <w:rFonts w:cs="Arial"/>
          <w:noProof/>
          <w:szCs w:val="24"/>
        </w:rPr>
        <w:t xml:space="preserve"> </w:t>
      </w:r>
      <w:r w:rsidRPr="009D6532">
        <w:rPr>
          <w:rFonts w:cs="Arial"/>
          <w:noProof/>
          <w:szCs w:val="24"/>
          <w:lang w:val="es-EC"/>
        </w:rPr>
        <w:t>[ESCUELA SUPERIOR POLITÉCNICA DEL LITORAL Facultad]. http://www.dspace.espol.edu.ec/handle/123456789/56670</w:t>
      </w:r>
    </w:p>
    <w:p w14:paraId="0735BAC9" w14:textId="77777777" w:rsidR="002D31A4" w:rsidRPr="002D31A4" w:rsidRDefault="002D31A4" w:rsidP="002D31A4">
      <w:pPr>
        <w:widowControl w:val="0"/>
        <w:autoSpaceDE w:val="0"/>
        <w:autoSpaceDN w:val="0"/>
        <w:adjustRightInd w:val="0"/>
        <w:spacing w:line="240" w:lineRule="auto"/>
        <w:ind w:left="480" w:hanging="480"/>
        <w:rPr>
          <w:rFonts w:cs="Arial"/>
          <w:noProof/>
          <w:szCs w:val="24"/>
        </w:rPr>
      </w:pPr>
      <w:r w:rsidRPr="002D31A4">
        <w:rPr>
          <w:rFonts w:cs="Arial"/>
          <w:noProof/>
          <w:szCs w:val="24"/>
        </w:rPr>
        <w:t xml:space="preserve">Pedregosa, F., Varoquaux, G., Gramfort, A., Michel, V., Thirion, B., Grisel, O., Blondel, M., Prettenhofer, P., Weiss, R., Dubourg, V., Vanderplas, J., Passos, A., Cournapeau, D., Brucher, M., Perrot, M., &amp; Duchesnay, É. (2011). Scikit-learn: Machine Learning in Python. </w:t>
      </w:r>
      <w:r w:rsidRPr="002D31A4">
        <w:rPr>
          <w:rFonts w:cs="Arial"/>
          <w:i/>
          <w:iCs/>
          <w:noProof/>
          <w:szCs w:val="24"/>
        </w:rPr>
        <w:t>Journal of Machine Learning Research</w:t>
      </w:r>
      <w:r w:rsidRPr="002D31A4">
        <w:rPr>
          <w:rFonts w:cs="Arial"/>
          <w:noProof/>
          <w:szCs w:val="24"/>
        </w:rPr>
        <w:t xml:space="preserve">, </w:t>
      </w:r>
      <w:r w:rsidRPr="002D31A4">
        <w:rPr>
          <w:rFonts w:cs="Arial"/>
          <w:i/>
          <w:iCs/>
          <w:noProof/>
          <w:szCs w:val="24"/>
        </w:rPr>
        <w:t>12</w:t>
      </w:r>
      <w:r w:rsidRPr="002D31A4">
        <w:rPr>
          <w:rFonts w:cs="Arial"/>
          <w:noProof/>
          <w:szCs w:val="24"/>
        </w:rPr>
        <w:t>(85), 2825–2830. http://jmlr.org/papers/v12/pedregosa11a.html</w:t>
      </w:r>
    </w:p>
    <w:p w14:paraId="334B7641" w14:textId="77777777" w:rsidR="002D31A4" w:rsidRPr="002D31A4" w:rsidRDefault="002D31A4" w:rsidP="002D31A4">
      <w:pPr>
        <w:widowControl w:val="0"/>
        <w:autoSpaceDE w:val="0"/>
        <w:autoSpaceDN w:val="0"/>
        <w:adjustRightInd w:val="0"/>
        <w:spacing w:line="240" w:lineRule="auto"/>
        <w:ind w:left="480" w:hanging="480"/>
        <w:rPr>
          <w:rFonts w:cs="Arial"/>
          <w:noProof/>
          <w:szCs w:val="24"/>
        </w:rPr>
      </w:pPr>
      <w:r w:rsidRPr="009D6532">
        <w:rPr>
          <w:rFonts w:cs="Arial"/>
          <w:noProof/>
          <w:szCs w:val="24"/>
          <w:lang w:val="es-EC"/>
        </w:rPr>
        <w:t xml:space="preserve">Pettinato, M., Drago, E., Campardelli, R., &amp; Perego, P. (2021). </w:t>
      </w:r>
      <w:r w:rsidRPr="002D31A4">
        <w:rPr>
          <w:rFonts w:cs="Arial"/>
          <w:noProof/>
          <w:szCs w:val="24"/>
        </w:rPr>
        <w:t xml:space="preserve">Spent Coffee Grounds Extract for Active Packaging Production. </w:t>
      </w:r>
      <w:r w:rsidRPr="002D31A4">
        <w:rPr>
          <w:rFonts w:cs="Arial"/>
          <w:i/>
          <w:iCs/>
          <w:noProof/>
          <w:szCs w:val="24"/>
        </w:rPr>
        <w:t>Chemical Engineering Transactions</w:t>
      </w:r>
      <w:r w:rsidRPr="002D31A4">
        <w:rPr>
          <w:rFonts w:cs="Arial"/>
          <w:noProof/>
          <w:szCs w:val="24"/>
        </w:rPr>
        <w:t xml:space="preserve">, </w:t>
      </w:r>
      <w:r w:rsidRPr="002D31A4">
        <w:rPr>
          <w:rFonts w:cs="Arial"/>
          <w:i/>
          <w:iCs/>
          <w:noProof/>
          <w:szCs w:val="24"/>
        </w:rPr>
        <w:t>87</w:t>
      </w:r>
      <w:r w:rsidRPr="002D31A4">
        <w:rPr>
          <w:rFonts w:cs="Arial"/>
          <w:noProof/>
          <w:szCs w:val="24"/>
        </w:rPr>
        <w:t>, 583-588 SE-Research Articles. https://doi.org/10.3303/CET2187098</w:t>
      </w:r>
    </w:p>
    <w:p w14:paraId="71046F28" w14:textId="77777777" w:rsidR="002D31A4" w:rsidRPr="009D6532" w:rsidRDefault="002D31A4" w:rsidP="002D31A4">
      <w:pPr>
        <w:widowControl w:val="0"/>
        <w:autoSpaceDE w:val="0"/>
        <w:autoSpaceDN w:val="0"/>
        <w:adjustRightInd w:val="0"/>
        <w:spacing w:line="240" w:lineRule="auto"/>
        <w:ind w:left="480" w:hanging="480"/>
        <w:rPr>
          <w:rFonts w:cs="Arial"/>
          <w:noProof/>
          <w:szCs w:val="24"/>
          <w:lang w:val="es-EC"/>
        </w:rPr>
      </w:pPr>
      <w:r w:rsidRPr="002D31A4">
        <w:rPr>
          <w:rFonts w:cs="Arial"/>
          <w:noProof/>
          <w:szCs w:val="24"/>
        </w:rPr>
        <w:t xml:space="preserve">Quijano-Avilés, M., Chóez-Guaranda, I., Viteri, R., Barragán-Lucas, A., Sosa, D., &amp; Manzano, P. (2021). Effect of Cocoa Bean Shell Addition on Metabolite Profile and Antioxidant Activity of Herbal Infusions. </w:t>
      </w:r>
      <w:r w:rsidRPr="009D6532">
        <w:rPr>
          <w:rFonts w:cs="Arial"/>
          <w:i/>
          <w:iCs/>
          <w:noProof/>
          <w:szCs w:val="24"/>
          <w:lang w:val="es-EC"/>
        </w:rPr>
        <w:t>International Journal of Food Science</w:t>
      </w:r>
      <w:r w:rsidRPr="009D6532">
        <w:rPr>
          <w:rFonts w:cs="Arial"/>
          <w:noProof/>
          <w:szCs w:val="24"/>
          <w:lang w:val="es-EC"/>
        </w:rPr>
        <w:t xml:space="preserve">, </w:t>
      </w:r>
      <w:r w:rsidRPr="009D6532">
        <w:rPr>
          <w:rFonts w:cs="Arial"/>
          <w:i/>
          <w:iCs/>
          <w:noProof/>
          <w:szCs w:val="24"/>
          <w:lang w:val="es-EC"/>
        </w:rPr>
        <w:t>9915797</w:t>
      </w:r>
      <w:r w:rsidRPr="009D6532">
        <w:rPr>
          <w:rFonts w:cs="Arial"/>
          <w:noProof/>
          <w:szCs w:val="24"/>
          <w:lang w:val="es-EC"/>
        </w:rPr>
        <w:t>.</w:t>
      </w:r>
    </w:p>
    <w:p w14:paraId="52293FAD" w14:textId="77777777" w:rsidR="002D31A4" w:rsidRPr="002D31A4" w:rsidRDefault="002D31A4" w:rsidP="002D31A4">
      <w:pPr>
        <w:widowControl w:val="0"/>
        <w:autoSpaceDE w:val="0"/>
        <w:autoSpaceDN w:val="0"/>
        <w:adjustRightInd w:val="0"/>
        <w:spacing w:line="240" w:lineRule="auto"/>
        <w:ind w:left="480" w:hanging="480"/>
        <w:rPr>
          <w:rFonts w:cs="Arial"/>
          <w:noProof/>
          <w:szCs w:val="24"/>
        </w:rPr>
      </w:pPr>
      <w:r w:rsidRPr="009D6532">
        <w:rPr>
          <w:rFonts w:cs="Arial"/>
          <w:noProof/>
          <w:szCs w:val="24"/>
          <w:lang w:val="es-EC"/>
        </w:rPr>
        <w:t xml:space="preserve">Rodríguez-Jimenes, G. C., Vargas-Garcia, A., Espinoza-Pérez, D. J., Salgado-Cervantes, M. A., Robles-Olvera, V. J., &amp; García-Alvarado, M. A. (2013). </w:t>
      </w:r>
      <w:r w:rsidRPr="002D31A4">
        <w:rPr>
          <w:rFonts w:cs="Arial"/>
          <w:noProof/>
          <w:szCs w:val="24"/>
        </w:rPr>
        <w:t xml:space="preserve">Mass Transfer During Vanilla Pods Solid Liquid Extraction: Effect of Extraction Method. </w:t>
      </w:r>
      <w:r w:rsidRPr="002D31A4">
        <w:rPr>
          <w:rFonts w:cs="Arial"/>
          <w:i/>
          <w:iCs/>
          <w:noProof/>
          <w:szCs w:val="24"/>
        </w:rPr>
        <w:t>Food and Bioprocess Technology</w:t>
      </w:r>
      <w:r w:rsidRPr="002D31A4">
        <w:rPr>
          <w:rFonts w:cs="Arial"/>
          <w:noProof/>
          <w:szCs w:val="24"/>
        </w:rPr>
        <w:t xml:space="preserve">, </w:t>
      </w:r>
      <w:r w:rsidRPr="002D31A4">
        <w:rPr>
          <w:rFonts w:cs="Arial"/>
          <w:i/>
          <w:iCs/>
          <w:noProof/>
          <w:szCs w:val="24"/>
        </w:rPr>
        <w:t>6</w:t>
      </w:r>
      <w:r w:rsidRPr="002D31A4">
        <w:rPr>
          <w:rFonts w:cs="Arial"/>
          <w:noProof/>
          <w:szCs w:val="24"/>
        </w:rPr>
        <w:t>(10), 2640–2650. https://doi.org/10.1007/s11947-012-0975-6</w:t>
      </w:r>
    </w:p>
    <w:p w14:paraId="137CAA4A" w14:textId="77777777" w:rsidR="002D31A4" w:rsidRPr="002D31A4" w:rsidRDefault="002D31A4" w:rsidP="002D31A4">
      <w:pPr>
        <w:widowControl w:val="0"/>
        <w:autoSpaceDE w:val="0"/>
        <w:autoSpaceDN w:val="0"/>
        <w:adjustRightInd w:val="0"/>
        <w:spacing w:line="240" w:lineRule="auto"/>
        <w:ind w:left="480" w:hanging="480"/>
        <w:rPr>
          <w:rFonts w:cs="Arial"/>
          <w:noProof/>
        </w:rPr>
      </w:pPr>
      <w:r w:rsidRPr="002D31A4">
        <w:rPr>
          <w:rFonts w:cs="Arial"/>
          <w:noProof/>
          <w:szCs w:val="24"/>
        </w:rPr>
        <w:t xml:space="preserve">Setford, P. C., Jeffery, D. W., Grbin, P. R., &amp; Muhlack, R. A. (2019). Mass Transfer of Anthocyanins during Extraction from Pre-Fermentative Grape Solids under Simulated Fermentation Conditions: Effect of Convective Conditions. </w:t>
      </w:r>
      <w:r w:rsidRPr="002D31A4">
        <w:rPr>
          <w:rFonts w:cs="Arial"/>
          <w:i/>
          <w:iCs/>
          <w:noProof/>
          <w:szCs w:val="24"/>
        </w:rPr>
        <w:t>Molecules</w:t>
      </w:r>
      <w:r w:rsidRPr="002D31A4">
        <w:rPr>
          <w:rFonts w:cs="Arial"/>
          <w:noProof/>
          <w:szCs w:val="24"/>
        </w:rPr>
        <w:t xml:space="preserve">, </w:t>
      </w:r>
      <w:r w:rsidRPr="002D31A4">
        <w:rPr>
          <w:rFonts w:cs="Arial"/>
          <w:i/>
          <w:iCs/>
          <w:noProof/>
          <w:szCs w:val="24"/>
        </w:rPr>
        <w:t>24</w:t>
      </w:r>
      <w:r w:rsidRPr="002D31A4">
        <w:rPr>
          <w:rFonts w:cs="Arial"/>
          <w:noProof/>
          <w:szCs w:val="24"/>
        </w:rPr>
        <w:t>(1). https://doi.org/10.3390/molecules24010073</w:t>
      </w:r>
    </w:p>
    <w:p w14:paraId="379677A1" w14:textId="2E891F35" w:rsidR="00427811" w:rsidRPr="00A62546" w:rsidRDefault="00AF7139" w:rsidP="006156FD">
      <w:pPr>
        <w:pStyle w:val="CETReferencetext"/>
        <w:rPr>
          <w:lang w:val="en-US"/>
        </w:rPr>
      </w:pPr>
      <w:r w:rsidRPr="00A62546">
        <w:rPr>
          <w:lang w:val="en-US"/>
        </w:rPr>
        <w:fldChar w:fldCharType="end"/>
      </w:r>
    </w:p>
    <w:p w14:paraId="1D7A1D19" w14:textId="70BB1BC6" w:rsidR="00427811" w:rsidRPr="00A62546" w:rsidRDefault="00427811" w:rsidP="00427811">
      <w:pPr>
        <w:pStyle w:val="CETBodytext"/>
      </w:pPr>
    </w:p>
    <w:sectPr w:rsidR="00427811" w:rsidRPr="00A62546"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72020" w14:textId="77777777" w:rsidR="00E73AE9" w:rsidRDefault="00E73AE9" w:rsidP="004F5E36">
      <w:r>
        <w:separator/>
      </w:r>
    </w:p>
  </w:endnote>
  <w:endnote w:type="continuationSeparator" w:id="0">
    <w:p w14:paraId="0124E6A2" w14:textId="77777777" w:rsidR="00E73AE9" w:rsidRDefault="00E73AE9" w:rsidP="004F5E36">
      <w:r>
        <w:continuationSeparator/>
      </w:r>
    </w:p>
  </w:endnote>
  <w:endnote w:type="continuationNotice" w:id="1">
    <w:p w14:paraId="32C6CC0D" w14:textId="77777777" w:rsidR="00E73AE9" w:rsidRDefault="00E73AE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EPSTIM">
    <w:altName w:val="Yu Gothic"/>
    <w:charset w:val="80"/>
    <w:family w:val="auto"/>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1A2C5" w14:textId="77777777" w:rsidR="00E73AE9" w:rsidRDefault="00E73AE9" w:rsidP="004F5E36">
      <w:r>
        <w:separator/>
      </w:r>
    </w:p>
  </w:footnote>
  <w:footnote w:type="continuationSeparator" w:id="0">
    <w:p w14:paraId="51833D9E" w14:textId="77777777" w:rsidR="00E73AE9" w:rsidRDefault="00E73AE9" w:rsidP="004F5E36">
      <w:r>
        <w:continuationSeparator/>
      </w:r>
    </w:p>
  </w:footnote>
  <w:footnote w:type="continuationNotice" w:id="1">
    <w:p w14:paraId="4A36C8CE" w14:textId="77777777" w:rsidR="00E73AE9" w:rsidRDefault="00E73AE9">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6016613"/>
    <w:multiLevelType w:val="multilevel"/>
    <w:tmpl w:val="C7E8881C"/>
    <w:styleLink w:val="CurrentList1"/>
    <w:lvl w:ilvl="0">
      <w:start w:val="1"/>
      <w:numFmt w:val="decimal"/>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142"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2438217E"/>
    <w:multiLevelType w:val="multilevel"/>
    <w:tmpl w:val="3A4CC966"/>
    <w:lvl w:ilvl="0">
      <w:start w:val="1"/>
      <w:numFmt w:val="decimal"/>
      <w:lvlText w:val="%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absica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42CD6995"/>
    <w:multiLevelType w:val="multilevel"/>
    <w:tmpl w:val="638E9500"/>
    <w:styleLink w:val="CurrentList2"/>
    <w:lvl w:ilvl="0">
      <w:start w:val="1"/>
      <w:numFmt w:val="decimal"/>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142"/>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0"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1"/>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9"/>
  </w:num>
  <w:num w:numId="13" w16cid:durableId="695733619">
    <w:abstractNumId w:val="13"/>
  </w:num>
  <w:num w:numId="14" w16cid:durableId="145903400">
    <w:abstractNumId w:val="20"/>
  </w:num>
  <w:num w:numId="15" w16cid:durableId="19162326">
    <w:abstractNumId w:val="22"/>
  </w:num>
  <w:num w:numId="16" w16cid:durableId="1977102699">
    <w:abstractNumId w:val="21"/>
  </w:num>
  <w:num w:numId="17" w16cid:durableId="860774865">
    <w:abstractNumId w:val="12"/>
  </w:num>
  <w:num w:numId="18" w16cid:durableId="313221457">
    <w:abstractNumId w:val="13"/>
    <w:lvlOverride w:ilvl="0">
      <w:startOverride w:val="1"/>
    </w:lvlOverride>
  </w:num>
  <w:num w:numId="19" w16cid:durableId="534971577">
    <w:abstractNumId w:val="18"/>
  </w:num>
  <w:num w:numId="20" w16cid:durableId="1150947773">
    <w:abstractNumId w:val="17"/>
  </w:num>
  <w:num w:numId="21" w16cid:durableId="124660497">
    <w:abstractNumId w:val="15"/>
  </w:num>
  <w:num w:numId="22" w16cid:durableId="2099861471">
    <w:abstractNumId w:val="14"/>
  </w:num>
  <w:num w:numId="23" w16cid:durableId="723715632">
    <w:abstractNumId w:val="10"/>
  </w:num>
  <w:num w:numId="24" w16cid:durableId="131629545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0C5"/>
    <w:rsid w:val="00002608"/>
    <w:rsid w:val="000027C0"/>
    <w:rsid w:val="00004C34"/>
    <w:rsid w:val="000052FB"/>
    <w:rsid w:val="000069BA"/>
    <w:rsid w:val="00006C79"/>
    <w:rsid w:val="00006E36"/>
    <w:rsid w:val="000117CB"/>
    <w:rsid w:val="0001284C"/>
    <w:rsid w:val="00016EC6"/>
    <w:rsid w:val="000234F1"/>
    <w:rsid w:val="00023C44"/>
    <w:rsid w:val="00027374"/>
    <w:rsid w:val="0003148D"/>
    <w:rsid w:val="000315E2"/>
    <w:rsid w:val="00031EEC"/>
    <w:rsid w:val="000368E8"/>
    <w:rsid w:val="00036B4C"/>
    <w:rsid w:val="00040F15"/>
    <w:rsid w:val="000431A0"/>
    <w:rsid w:val="00051566"/>
    <w:rsid w:val="000562A9"/>
    <w:rsid w:val="00056ADD"/>
    <w:rsid w:val="00062A9A"/>
    <w:rsid w:val="00062B17"/>
    <w:rsid w:val="000649A0"/>
    <w:rsid w:val="00065058"/>
    <w:rsid w:val="00065F64"/>
    <w:rsid w:val="0007038D"/>
    <w:rsid w:val="00073683"/>
    <w:rsid w:val="00073A9A"/>
    <w:rsid w:val="0007425B"/>
    <w:rsid w:val="0007588D"/>
    <w:rsid w:val="00076D7D"/>
    <w:rsid w:val="00080933"/>
    <w:rsid w:val="00083108"/>
    <w:rsid w:val="00086C39"/>
    <w:rsid w:val="00094427"/>
    <w:rsid w:val="000A03B2"/>
    <w:rsid w:val="000A1102"/>
    <w:rsid w:val="000A1141"/>
    <w:rsid w:val="000A68DF"/>
    <w:rsid w:val="000A6FD3"/>
    <w:rsid w:val="000B10DE"/>
    <w:rsid w:val="000B174D"/>
    <w:rsid w:val="000B4493"/>
    <w:rsid w:val="000B56B1"/>
    <w:rsid w:val="000D0268"/>
    <w:rsid w:val="000D02DA"/>
    <w:rsid w:val="000D0795"/>
    <w:rsid w:val="000D34BE"/>
    <w:rsid w:val="000D4AB1"/>
    <w:rsid w:val="000D5E05"/>
    <w:rsid w:val="000E102F"/>
    <w:rsid w:val="000E36F1"/>
    <w:rsid w:val="000E3A73"/>
    <w:rsid w:val="000E3B77"/>
    <w:rsid w:val="000E4065"/>
    <w:rsid w:val="000E414A"/>
    <w:rsid w:val="000E4E4E"/>
    <w:rsid w:val="000F01F7"/>
    <w:rsid w:val="000F093C"/>
    <w:rsid w:val="000F0EC1"/>
    <w:rsid w:val="000F2297"/>
    <w:rsid w:val="000F2573"/>
    <w:rsid w:val="000F2D2F"/>
    <w:rsid w:val="000F787B"/>
    <w:rsid w:val="001002C9"/>
    <w:rsid w:val="001054DB"/>
    <w:rsid w:val="0011197E"/>
    <w:rsid w:val="001148BD"/>
    <w:rsid w:val="001148D5"/>
    <w:rsid w:val="0011745F"/>
    <w:rsid w:val="00117C17"/>
    <w:rsid w:val="0012091F"/>
    <w:rsid w:val="00121D77"/>
    <w:rsid w:val="0012404B"/>
    <w:rsid w:val="00126BC2"/>
    <w:rsid w:val="0012774D"/>
    <w:rsid w:val="00127A55"/>
    <w:rsid w:val="001308B6"/>
    <w:rsid w:val="0013121F"/>
    <w:rsid w:val="00131FE6"/>
    <w:rsid w:val="0013263F"/>
    <w:rsid w:val="001331DF"/>
    <w:rsid w:val="00134DE4"/>
    <w:rsid w:val="001353A7"/>
    <w:rsid w:val="001402AC"/>
    <w:rsid w:val="0014034D"/>
    <w:rsid w:val="00144145"/>
    <w:rsid w:val="001445F5"/>
    <w:rsid w:val="00144D16"/>
    <w:rsid w:val="001467DB"/>
    <w:rsid w:val="00147EC5"/>
    <w:rsid w:val="00150E59"/>
    <w:rsid w:val="0015225B"/>
    <w:rsid w:val="00152DE3"/>
    <w:rsid w:val="00153654"/>
    <w:rsid w:val="001560FA"/>
    <w:rsid w:val="00156427"/>
    <w:rsid w:val="001571DB"/>
    <w:rsid w:val="00157B1B"/>
    <w:rsid w:val="00157E9E"/>
    <w:rsid w:val="0016094C"/>
    <w:rsid w:val="00162196"/>
    <w:rsid w:val="0016333D"/>
    <w:rsid w:val="001635EE"/>
    <w:rsid w:val="001636B6"/>
    <w:rsid w:val="00164CF9"/>
    <w:rsid w:val="00164F0F"/>
    <w:rsid w:val="00166205"/>
    <w:rsid w:val="001667A6"/>
    <w:rsid w:val="00167FC2"/>
    <w:rsid w:val="001756F3"/>
    <w:rsid w:val="00176E2D"/>
    <w:rsid w:val="001807BE"/>
    <w:rsid w:val="0018273F"/>
    <w:rsid w:val="00182C51"/>
    <w:rsid w:val="00184AD6"/>
    <w:rsid w:val="00186E2B"/>
    <w:rsid w:val="00191D89"/>
    <w:rsid w:val="001934CE"/>
    <w:rsid w:val="00196840"/>
    <w:rsid w:val="0019782F"/>
    <w:rsid w:val="001A2641"/>
    <w:rsid w:val="001A2B90"/>
    <w:rsid w:val="001A46FE"/>
    <w:rsid w:val="001A4AF7"/>
    <w:rsid w:val="001A774D"/>
    <w:rsid w:val="001A7BDC"/>
    <w:rsid w:val="001B0349"/>
    <w:rsid w:val="001B1E93"/>
    <w:rsid w:val="001B1F4E"/>
    <w:rsid w:val="001B65C1"/>
    <w:rsid w:val="001B6802"/>
    <w:rsid w:val="001C1D90"/>
    <w:rsid w:val="001C60FA"/>
    <w:rsid w:val="001C684B"/>
    <w:rsid w:val="001D0CFB"/>
    <w:rsid w:val="001D21AF"/>
    <w:rsid w:val="001D53FC"/>
    <w:rsid w:val="001E399A"/>
    <w:rsid w:val="001F130B"/>
    <w:rsid w:val="001F1360"/>
    <w:rsid w:val="001F4045"/>
    <w:rsid w:val="001F42A5"/>
    <w:rsid w:val="001F46CF"/>
    <w:rsid w:val="001F5F0C"/>
    <w:rsid w:val="001F7B9D"/>
    <w:rsid w:val="00201C93"/>
    <w:rsid w:val="00204473"/>
    <w:rsid w:val="00211AE6"/>
    <w:rsid w:val="00215A78"/>
    <w:rsid w:val="00215FF3"/>
    <w:rsid w:val="002224B4"/>
    <w:rsid w:val="00223501"/>
    <w:rsid w:val="00224CEB"/>
    <w:rsid w:val="00230D08"/>
    <w:rsid w:val="00231757"/>
    <w:rsid w:val="00231B6B"/>
    <w:rsid w:val="00231EA9"/>
    <w:rsid w:val="00234802"/>
    <w:rsid w:val="00237B95"/>
    <w:rsid w:val="002426E5"/>
    <w:rsid w:val="00242FBF"/>
    <w:rsid w:val="002447EF"/>
    <w:rsid w:val="00251550"/>
    <w:rsid w:val="0025418D"/>
    <w:rsid w:val="002549F7"/>
    <w:rsid w:val="002555FB"/>
    <w:rsid w:val="00257BC4"/>
    <w:rsid w:val="00263B05"/>
    <w:rsid w:val="002644C7"/>
    <w:rsid w:val="00264518"/>
    <w:rsid w:val="002651C4"/>
    <w:rsid w:val="00271B37"/>
    <w:rsid w:val="0027221A"/>
    <w:rsid w:val="002732B9"/>
    <w:rsid w:val="002739BA"/>
    <w:rsid w:val="00273E6F"/>
    <w:rsid w:val="002757C6"/>
    <w:rsid w:val="00275B61"/>
    <w:rsid w:val="00276EBE"/>
    <w:rsid w:val="00277B55"/>
    <w:rsid w:val="00280A64"/>
    <w:rsid w:val="00280FAF"/>
    <w:rsid w:val="00281E6D"/>
    <w:rsid w:val="00282037"/>
    <w:rsid w:val="00282656"/>
    <w:rsid w:val="002834BB"/>
    <w:rsid w:val="0028391E"/>
    <w:rsid w:val="00283EA1"/>
    <w:rsid w:val="00292320"/>
    <w:rsid w:val="0029424E"/>
    <w:rsid w:val="00296B83"/>
    <w:rsid w:val="002A1EF3"/>
    <w:rsid w:val="002A240D"/>
    <w:rsid w:val="002A2D9A"/>
    <w:rsid w:val="002A3A8E"/>
    <w:rsid w:val="002A724D"/>
    <w:rsid w:val="002A77BF"/>
    <w:rsid w:val="002B0AD5"/>
    <w:rsid w:val="002B4015"/>
    <w:rsid w:val="002B4042"/>
    <w:rsid w:val="002B63FE"/>
    <w:rsid w:val="002B7175"/>
    <w:rsid w:val="002B78CE"/>
    <w:rsid w:val="002C1386"/>
    <w:rsid w:val="002C2FB6"/>
    <w:rsid w:val="002C31B9"/>
    <w:rsid w:val="002C33E4"/>
    <w:rsid w:val="002D08D3"/>
    <w:rsid w:val="002D0B9A"/>
    <w:rsid w:val="002D14DB"/>
    <w:rsid w:val="002D3049"/>
    <w:rsid w:val="002D31A4"/>
    <w:rsid w:val="002D4BBD"/>
    <w:rsid w:val="002D51C2"/>
    <w:rsid w:val="002E1EA7"/>
    <w:rsid w:val="002E5FA7"/>
    <w:rsid w:val="002E71F9"/>
    <w:rsid w:val="002F07CA"/>
    <w:rsid w:val="002F26D3"/>
    <w:rsid w:val="002F3309"/>
    <w:rsid w:val="002F3506"/>
    <w:rsid w:val="002F6751"/>
    <w:rsid w:val="002F6770"/>
    <w:rsid w:val="002F7097"/>
    <w:rsid w:val="003008CE"/>
    <w:rsid w:val="003009B7"/>
    <w:rsid w:val="00300E56"/>
    <w:rsid w:val="0030152C"/>
    <w:rsid w:val="00303369"/>
    <w:rsid w:val="0030469C"/>
    <w:rsid w:val="0030592F"/>
    <w:rsid w:val="003126D6"/>
    <w:rsid w:val="00313FD2"/>
    <w:rsid w:val="00315062"/>
    <w:rsid w:val="003175DC"/>
    <w:rsid w:val="003204F2"/>
    <w:rsid w:val="00321CA6"/>
    <w:rsid w:val="00323763"/>
    <w:rsid w:val="00323C5F"/>
    <w:rsid w:val="00325F01"/>
    <w:rsid w:val="00326BF9"/>
    <w:rsid w:val="00327957"/>
    <w:rsid w:val="00334885"/>
    <w:rsid w:val="00334C09"/>
    <w:rsid w:val="00336053"/>
    <w:rsid w:val="00336863"/>
    <w:rsid w:val="00343172"/>
    <w:rsid w:val="0034643F"/>
    <w:rsid w:val="003472A7"/>
    <w:rsid w:val="0035197D"/>
    <w:rsid w:val="00354283"/>
    <w:rsid w:val="0035608B"/>
    <w:rsid w:val="003603EB"/>
    <w:rsid w:val="00363AE8"/>
    <w:rsid w:val="003656ED"/>
    <w:rsid w:val="00365F9A"/>
    <w:rsid w:val="00366CEA"/>
    <w:rsid w:val="0037215D"/>
    <w:rsid w:val="003723D4"/>
    <w:rsid w:val="003724BE"/>
    <w:rsid w:val="00373DFB"/>
    <w:rsid w:val="0037479F"/>
    <w:rsid w:val="003817AE"/>
    <w:rsid w:val="00381905"/>
    <w:rsid w:val="003833D6"/>
    <w:rsid w:val="00384528"/>
    <w:rsid w:val="00384CC8"/>
    <w:rsid w:val="003871FD"/>
    <w:rsid w:val="0038781B"/>
    <w:rsid w:val="0039010A"/>
    <w:rsid w:val="003A1E30"/>
    <w:rsid w:val="003A2829"/>
    <w:rsid w:val="003A35C4"/>
    <w:rsid w:val="003A3FF3"/>
    <w:rsid w:val="003A4C81"/>
    <w:rsid w:val="003A63C5"/>
    <w:rsid w:val="003A6E1C"/>
    <w:rsid w:val="003A6FC6"/>
    <w:rsid w:val="003A7D1C"/>
    <w:rsid w:val="003B20F9"/>
    <w:rsid w:val="003B27A2"/>
    <w:rsid w:val="003B304B"/>
    <w:rsid w:val="003B3146"/>
    <w:rsid w:val="003D29D9"/>
    <w:rsid w:val="003D6822"/>
    <w:rsid w:val="003D6992"/>
    <w:rsid w:val="003E2F46"/>
    <w:rsid w:val="003E3983"/>
    <w:rsid w:val="003E3EF6"/>
    <w:rsid w:val="003E4210"/>
    <w:rsid w:val="003E5D5B"/>
    <w:rsid w:val="003E6B15"/>
    <w:rsid w:val="003E7E6C"/>
    <w:rsid w:val="003F015E"/>
    <w:rsid w:val="003F1A36"/>
    <w:rsid w:val="003F2501"/>
    <w:rsid w:val="003F29AC"/>
    <w:rsid w:val="003F4280"/>
    <w:rsid w:val="003F7591"/>
    <w:rsid w:val="00400414"/>
    <w:rsid w:val="00400ACE"/>
    <w:rsid w:val="00405697"/>
    <w:rsid w:val="0040575E"/>
    <w:rsid w:val="00407151"/>
    <w:rsid w:val="00411D61"/>
    <w:rsid w:val="00412DB3"/>
    <w:rsid w:val="0041446B"/>
    <w:rsid w:val="00414B0C"/>
    <w:rsid w:val="004156CF"/>
    <w:rsid w:val="004170CD"/>
    <w:rsid w:val="00420207"/>
    <w:rsid w:val="00420C70"/>
    <w:rsid w:val="0042102E"/>
    <w:rsid w:val="0042756E"/>
    <w:rsid w:val="00427811"/>
    <w:rsid w:val="00430274"/>
    <w:rsid w:val="0043747A"/>
    <w:rsid w:val="0044071E"/>
    <w:rsid w:val="0044077B"/>
    <w:rsid w:val="00440C52"/>
    <w:rsid w:val="00442C13"/>
    <w:rsid w:val="0044329C"/>
    <w:rsid w:val="0044566D"/>
    <w:rsid w:val="0044649C"/>
    <w:rsid w:val="00453E24"/>
    <w:rsid w:val="00456E8E"/>
    <w:rsid w:val="00457215"/>
    <w:rsid w:val="00457456"/>
    <w:rsid w:val="004577FE"/>
    <w:rsid w:val="00457B9C"/>
    <w:rsid w:val="0046164A"/>
    <w:rsid w:val="00461667"/>
    <w:rsid w:val="004628D2"/>
    <w:rsid w:val="00462B6B"/>
    <w:rsid w:val="00462DCD"/>
    <w:rsid w:val="004648AD"/>
    <w:rsid w:val="004666B8"/>
    <w:rsid w:val="00466B53"/>
    <w:rsid w:val="00467111"/>
    <w:rsid w:val="004703A9"/>
    <w:rsid w:val="00472745"/>
    <w:rsid w:val="00472756"/>
    <w:rsid w:val="00473C16"/>
    <w:rsid w:val="004754A8"/>
    <w:rsid w:val="004760DE"/>
    <w:rsid w:val="00476393"/>
    <w:rsid w:val="004763D7"/>
    <w:rsid w:val="004A004E"/>
    <w:rsid w:val="004A1A5D"/>
    <w:rsid w:val="004A1F99"/>
    <w:rsid w:val="004A24CF"/>
    <w:rsid w:val="004A5C7C"/>
    <w:rsid w:val="004B579A"/>
    <w:rsid w:val="004B5BFE"/>
    <w:rsid w:val="004B6BA7"/>
    <w:rsid w:val="004C0B5C"/>
    <w:rsid w:val="004C23EC"/>
    <w:rsid w:val="004C2F49"/>
    <w:rsid w:val="004C3D1D"/>
    <w:rsid w:val="004C3D84"/>
    <w:rsid w:val="004C3E49"/>
    <w:rsid w:val="004C5347"/>
    <w:rsid w:val="004C5814"/>
    <w:rsid w:val="004C5BB9"/>
    <w:rsid w:val="004C6880"/>
    <w:rsid w:val="004C7913"/>
    <w:rsid w:val="004D105C"/>
    <w:rsid w:val="004E2953"/>
    <w:rsid w:val="004E4DD6"/>
    <w:rsid w:val="004E5962"/>
    <w:rsid w:val="004E6FF0"/>
    <w:rsid w:val="004F4881"/>
    <w:rsid w:val="004F5E36"/>
    <w:rsid w:val="00501FFA"/>
    <w:rsid w:val="00503299"/>
    <w:rsid w:val="005076F1"/>
    <w:rsid w:val="00507B47"/>
    <w:rsid w:val="00507BEF"/>
    <w:rsid w:val="00507CC9"/>
    <w:rsid w:val="00510058"/>
    <w:rsid w:val="005119A5"/>
    <w:rsid w:val="005144A5"/>
    <w:rsid w:val="005157E9"/>
    <w:rsid w:val="00516AAC"/>
    <w:rsid w:val="00516D55"/>
    <w:rsid w:val="005171B2"/>
    <w:rsid w:val="00520166"/>
    <w:rsid w:val="00521D24"/>
    <w:rsid w:val="00523192"/>
    <w:rsid w:val="0052358F"/>
    <w:rsid w:val="00524D4C"/>
    <w:rsid w:val="00524EF9"/>
    <w:rsid w:val="005278B7"/>
    <w:rsid w:val="00530F71"/>
    <w:rsid w:val="00532016"/>
    <w:rsid w:val="005346C8"/>
    <w:rsid w:val="00536538"/>
    <w:rsid w:val="00543A5F"/>
    <w:rsid w:val="00543E7D"/>
    <w:rsid w:val="00544FF2"/>
    <w:rsid w:val="005471E3"/>
    <w:rsid w:val="00547A68"/>
    <w:rsid w:val="00550E28"/>
    <w:rsid w:val="005531C9"/>
    <w:rsid w:val="00553CC9"/>
    <w:rsid w:val="00556362"/>
    <w:rsid w:val="00560ADF"/>
    <w:rsid w:val="00561795"/>
    <w:rsid w:val="00564DF6"/>
    <w:rsid w:val="00570C43"/>
    <w:rsid w:val="0057165C"/>
    <w:rsid w:val="005720BE"/>
    <w:rsid w:val="00572272"/>
    <w:rsid w:val="005805C0"/>
    <w:rsid w:val="005814D9"/>
    <w:rsid w:val="0058286F"/>
    <w:rsid w:val="005868F7"/>
    <w:rsid w:val="00586B01"/>
    <w:rsid w:val="00591148"/>
    <w:rsid w:val="005949A3"/>
    <w:rsid w:val="005A0BAB"/>
    <w:rsid w:val="005A21E6"/>
    <w:rsid w:val="005A42AD"/>
    <w:rsid w:val="005A46B5"/>
    <w:rsid w:val="005A5357"/>
    <w:rsid w:val="005A587E"/>
    <w:rsid w:val="005B0FAC"/>
    <w:rsid w:val="005B2110"/>
    <w:rsid w:val="005B21D1"/>
    <w:rsid w:val="005B61E6"/>
    <w:rsid w:val="005B74BA"/>
    <w:rsid w:val="005C036D"/>
    <w:rsid w:val="005C37A3"/>
    <w:rsid w:val="005C3952"/>
    <w:rsid w:val="005C4018"/>
    <w:rsid w:val="005C6852"/>
    <w:rsid w:val="005C7463"/>
    <w:rsid w:val="005C77E1"/>
    <w:rsid w:val="005D1B60"/>
    <w:rsid w:val="005D2508"/>
    <w:rsid w:val="005D2CD8"/>
    <w:rsid w:val="005D5623"/>
    <w:rsid w:val="005D668A"/>
    <w:rsid w:val="005D6A2F"/>
    <w:rsid w:val="005D798B"/>
    <w:rsid w:val="005E1A82"/>
    <w:rsid w:val="005E6122"/>
    <w:rsid w:val="005E794C"/>
    <w:rsid w:val="005F0A28"/>
    <w:rsid w:val="005F0E5E"/>
    <w:rsid w:val="005F1C4B"/>
    <w:rsid w:val="005F6C33"/>
    <w:rsid w:val="006001F0"/>
    <w:rsid w:val="00600535"/>
    <w:rsid w:val="00601BE7"/>
    <w:rsid w:val="00610CD6"/>
    <w:rsid w:val="00613759"/>
    <w:rsid w:val="006156FD"/>
    <w:rsid w:val="00615F46"/>
    <w:rsid w:val="006160B4"/>
    <w:rsid w:val="00620DEE"/>
    <w:rsid w:val="00621DCC"/>
    <w:rsid w:val="00621F92"/>
    <w:rsid w:val="0062269A"/>
    <w:rsid w:val="0062280A"/>
    <w:rsid w:val="00625639"/>
    <w:rsid w:val="00631322"/>
    <w:rsid w:val="006319CA"/>
    <w:rsid w:val="00631B33"/>
    <w:rsid w:val="006348A8"/>
    <w:rsid w:val="0063712C"/>
    <w:rsid w:val="0063779C"/>
    <w:rsid w:val="0064184D"/>
    <w:rsid w:val="006419A6"/>
    <w:rsid w:val="00641BA3"/>
    <w:rsid w:val="006422CC"/>
    <w:rsid w:val="0064274E"/>
    <w:rsid w:val="00645319"/>
    <w:rsid w:val="006457C3"/>
    <w:rsid w:val="00646744"/>
    <w:rsid w:val="00655741"/>
    <w:rsid w:val="00655CF8"/>
    <w:rsid w:val="00660E3E"/>
    <w:rsid w:val="00662E74"/>
    <w:rsid w:val="00664543"/>
    <w:rsid w:val="006659D6"/>
    <w:rsid w:val="00670E22"/>
    <w:rsid w:val="00671FA2"/>
    <w:rsid w:val="00674334"/>
    <w:rsid w:val="006747C1"/>
    <w:rsid w:val="00674B37"/>
    <w:rsid w:val="00680C23"/>
    <w:rsid w:val="00682472"/>
    <w:rsid w:val="00692CD9"/>
    <w:rsid w:val="00693766"/>
    <w:rsid w:val="00694126"/>
    <w:rsid w:val="006A1A88"/>
    <w:rsid w:val="006A24D0"/>
    <w:rsid w:val="006A2D06"/>
    <w:rsid w:val="006A3281"/>
    <w:rsid w:val="006A633C"/>
    <w:rsid w:val="006B4888"/>
    <w:rsid w:val="006B6E61"/>
    <w:rsid w:val="006C2E45"/>
    <w:rsid w:val="006C32D6"/>
    <w:rsid w:val="006C359C"/>
    <w:rsid w:val="006C5579"/>
    <w:rsid w:val="006C560A"/>
    <w:rsid w:val="006C7EF4"/>
    <w:rsid w:val="006D04A1"/>
    <w:rsid w:val="006D0CBF"/>
    <w:rsid w:val="006D5C17"/>
    <w:rsid w:val="006D6E8B"/>
    <w:rsid w:val="006D7CBF"/>
    <w:rsid w:val="006E4A15"/>
    <w:rsid w:val="006E5CBF"/>
    <w:rsid w:val="006E6138"/>
    <w:rsid w:val="006E62F6"/>
    <w:rsid w:val="006E737D"/>
    <w:rsid w:val="00700114"/>
    <w:rsid w:val="00700C50"/>
    <w:rsid w:val="0070235B"/>
    <w:rsid w:val="007041E2"/>
    <w:rsid w:val="00704A36"/>
    <w:rsid w:val="007068D7"/>
    <w:rsid w:val="007128D6"/>
    <w:rsid w:val="0071320E"/>
    <w:rsid w:val="00713973"/>
    <w:rsid w:val="00715BB0"/>
    <w:rsid w:val="00716176"/>
    <w:rsid w:val="00720A24"/>
    <w:rsid w:val="007244E4"/>
    <w:rsid w:val="00726B52"/>
    <w:rsid w:val="00726D53"/>
    <w:rsid w:val="00732386"/>
    <w:rsid w:val="00733254"/>
    <w:rsid w:val="007346B2"/>
    <w:rsid w:val="00734CEE"/>
    <w:rsid w:val="0073514D"/>
    <w:rsid w:val="00743B81"/>
    <w:rsid w:val="007447F3"/>
    <w:rsid w:val="00744966"/>
    <w:rsid w:val="00745427"/>
    <w:rsid w:val="007473FB"/>
    <w:rsid w:val="007533A7"/>
    <w:rsid w:val="00754386"/>
    <w:rsid w:val="00754989"/>
    <w:rsid w:val="0075499F"/>
    <w:rsid w:val="00755430"/>
    <w:rsid w:val="00756DF6"/>
    <w:rsid w:val="00762000"/>
    <w:rsid w:val="00764F5E"/>
    <w:rsid w:val="00765C2A"/>
    <w:rsid w:val="00765D20"/>
    <w:rsid w:val="007661C8"/>
    <w:rsid w:val="0077061B"/>
    <w:rsid w:val="0077098D"/>
    <w:rsid w:val="00774905"/>
    <w:rsid w:val="007824E7"/>
    <w:rsid w:val="007842D0"/>
    <w:rsid w:val="00790251"/>
    <w:rsid w:val="007931FA"/>
    <w:rsid w:val="00795001"/>
    <w:rsid w:val="007974BF"/>
    <w:rsid w:val="007A4861"/>
    <w:rsid w:val="007A6C22"/>
    <w:rsid w:val="007A7BBA"/>
    <w:rsid w:val="007B0C50"/>
    <w:rsid w:val="007B1F3B"/>
    <w:rsid w:val="007B2372"/>
    <w:rsid w:val="007B4625"/>
    <w:rsid w:val="007B48F9"/>
    <w:rsid w:val="007B5BB6"/>
    <w:rsid w:val="007B6B84"/>
    <w:rsid w:val="007C1A43"/>
    <w:rsid w:val="007C311E"/>
    <w:rsid w:val="007C4F7F"/>
    <w:rsid w:val="007C565A"/>
    <w:rsid w:val="007C6D64"/>
    <w:rsid w:val="007D032A"/>
    <w:rsid w:val="007D0951"/>
    <w:rsid w:val="007D190F"/>
    <w:rsid w:val="007D6DF5"/>
    <w:rsid w:val="007D6E71"/>
    <w:rsid w:val="007D7960"/>
    <w:rsid w:val="007E0C3C"/>
    <w:rsid w:val="007E197F"/>
    <w:rsid w:val="007E1CA6"/>
    <w:rsid w:val="007E6596"/>
    <w:rsid w:val="007F06F1"/>
    <w:rsid w:val="007F0DD6"/>
    <w:rsid w:val="007F121B"/>
    <w:rsid w:val="007F18B7"/>
    <w:rsid w:val="007F5221"/>
    <w:rsid w:val="007F57BB"/>
    <w:rsid w:val="007F738A"/>
    <w:rsid w:val="007F7D12"/>
    <w:rsid w:val="0080013E"/>
    <w:rsid w:val="00801F42"/>
    <w:rsid w:val="0080362F"/>
    <w:rsid w:val="00805176"/>
    <w:rsid w:val="00813288"/>
    <w:rsid w:val="008141BB"/>
    <w:rsid w:val="008168FC"/>
    <w:rsid w:val="0082355F"/>
    <w:rsid w:val="00827AE2"/>
    <w:rsid w:val="00830996"/>
    <w:rsid w:val="00831B01"/>
    <w:rsid w:val="00833406"/>
    <w:rsid w:val="008345F1"/>
    <w:rsid w:val="00837B10"/>
    <w:rsid w:val="00841C65"/>
    <w:rsid w:val="00842CFE"/>
    <w:rsid w:val="00842FE7"/>
    <w:rsid w:val="00846220"/>
    <w:rsid w:val="00846EE1"/>
    <w:rsid w:val="00847675"/>
    <w:rsid w:val="00850426"/>
    <w:rsid w:val="008510EA"/>
    <w:rsid w:val="00851FF9"/>
    <w:rsid w:val="0085497B"/>
    <w:rsid w:val="00856502"/>
    <w:rsid w:val="00857902"/>
    <w:rsid w:val="008604ED"/>
    <w:rsid w:val="00863AAB"/>
    <w:rsid w:val="00863ED5"/>
    <w:rsid w:val="00865B07"/>
    <w:rsid w:val="008665BD"/>
    <w:rsid w:val="008667EA"/>
    <w:rsid w:val="00872769"/>
    <w:rsid w:val="00875EF5"/>
    <w:rsid w:val="0087637F"/>
    <w:rsid w:val="00884B7A"/>
    <w:rsid w:val="00885973"/>
    <w:rsid w:val="00892AD5"/>
    <w:rsid w:val="008933C9"/>
    <w:rsid w:val="00894380"/>
    <w:rsid w:val="008947F7"/>
    <w:rsid w:val="00896880"/>
    <w:rsid w:val="00897B3A"/>
    <w:rsid w:val="008A1512"/>
    <w:rsid w:val="008A33B9"/>
    <w:rsid w:val="008A5EC0"/>
    <w:rsid w:val="008B2C18"/>
    <w:rsid w:val="008B690F"/>
    <w:rsid w:val="008B7C03"/>
    <w:rsid w:val="008C3214"/>
    <w:rsid w:val="008C651A"/>
    <w:rsid w:val="008D039A"/>
    <w:rsid w:val="008D171A"/>
    <w:rsid w:val="008D19D8"/>
    <w:rsid w:val="008D32B9"/>
    <w:rsid w:val="008D433B"/>
    <w:rsid w:val="008D4A16"/>
    <w:rsid w:val="008D6C27"/>
    <w:rsid w:val="008E4A9F"/>
    <w:rsid w:val="008E52B8"/>
    <w:rsid w:val="008E562C"/>
    <w:rsid w:val="008E566E"/>
    <w:rsid w:val="008F19F1"/>
    <w:rsid w:val="009008E8"/>
    <w:rsid w:val="0090161A"/>
    <w:rsid w:val="00901A56"/>
    <w:rsid w:val="00901EB6"/>
    <w:rsid w:val="00901ED7"/>
    <w:rsid w:val="009023D5"/>
    <w:rsid w:val="00903476"/>
    <w:rsid w:val="00904C62"/>
    <w:rsid w:val="009130B8"/>
    <w:rsid w:val="00913FE4"/>
    <w:rsid w:val="009140D9"/>
    <w:rsid w:val="00914A05"/>
    <w:rsid w:val="00915D92"/>
    <w:rsid w:val="00916ED1"/>
    <w:rsid w:val="009221BE"/>
    <w:rsid w:val="0092232B"/>
    <w:rsid w:val="00922A50"/>
    <w:rsid w:val="00922BA8"/>
    <w:rsid w:val="00924DAC"/>
    <w:rsid w:val="00924ED0"/>
    <w:rsid w:val="00927058"/>
    <w:rsid w:val="00931E1C"/>
    <w:rsid w:val="00932451"/>
    <w:rsid w:val="009337A7"/>
    <w:rsid w:val="0093381C"/>
    <w:rsid w:val="009338F1"/>
    <w:rsid w:val="0094171D"/>
    <w:rsid w:val="00941988"/>
    <w:rsid w:val="00942750"/>
    <w:rsid w:val="009450CE"/>
    <w:rsid w:val="009459BB"/>
    <w:rsid w:val="00947179"/>
    <w:rsid w:val="0095164B"/>
    <w:rsid w:val="00953E03"/>
    <w:rsid w:val="00954090"/>
    <w:rsid w:val="009573E7"/>
    <w:rsid w:val="00957B5A"/>
    <w:rsid w:val="00963E05"/>
    <w:rsid w:val="00964059"/>
    <w:rsid w:val="00964090"/>
    <w:rsid w:val="00964A45"/>
    <w:rsid w:val="00964AF0"/>
    <w:rsid w:val="00964FDE"/>
    <w:rsid w:val="0096613D"/>
    <w:rsid w:val="00967843"/>
    <w:rsid w:val="00967C61"/>
    <w:rsid w:val="00967D54"/>
    <w:rsid w:val="00971028"/>
    <w:rsid w:val="00971DE1"/>
    <w:rsid w:val="009748F6"/>
    <w:rsid w:val="00975496"/>
    <w:rsid w:val="00992908"/>
    <w:rsid w:val="00993B84"/>
    <w:rsid w:val="00996483"/>
    <w:rsid w:val="00996782"/>
    <w:rsid w:val="00996F5A"/>
    <w:rsid w:val="00997CE9"/>
    <w:rsid w:val="009A05A6"/>
    <w:rsid w:val="009A4EB8"/>
    <w:rsid w:val="009A63F1"/>
    <w:rsid w:val="009A684A"/>
    <w:rsid w:val="009A6CCE"/>
    <w:rsid w:val="009A6FB7"/>
    <w:rsid w:val="009B041A"/>
    <w:rsid w:val="009C37C3"/>
    <w:rsid w:val="009C7C86"/>
    <w:rsid w:val="009D187C"/>
    <w:rsid w:val="009D2FE6"/>
    <w:rsid w:val="009D2FF7"/>
    <w:rsid w:val="009D58FD"/>
    <w:rsid w:val="009D6532"/>
    <w:rsid w:val="009D6990"/>
    <w:rsid w:val="009D7F5F"/>
    <w:rsid w:val="009E19A9"/>
    <w:rsid w:val="009E1D04"/>
    <w:rsid w:val="009E37EB"/>
    <w:rsid w:val="009E4793"/>
    <w:rsid w:val="009E5973"/>
    <w:rsid w:val="009E6064"/>
    <w:rsid w:val="009E7884"/>
    <w:rsid w:val="009E788A"/>
    <w:rsid w:val="009F0E08"/>
    <w:rsid w:val="009F3D7C"/>
    <w:rsid w:val="009F5941"/>
    <w:rsid w:val="009F5EED"/>
    <w:rsid w:val="009F6BD3"/>
    <w:rsid w:val="009F7606"/>
    <w:rsid w:val="00A00DE8"/>
    <w:rsid w:val="00A01872"/>
    <w:rsid w:val="00A02046"/>
    <w:rsid w:val="00A068AC"/>
    <w:rsid w:val="00A10B40"/>
    <w:rsid w:val="00A12619"/>
    <w:rsid w:val="00A1616A"/>
    <w:rsid w:val="00A16F71"/>
    <w:rsid w:val="00A1763D"/>
    <w:rsid w:val="00A17CEC"/>
    <w:rsid w:val="00A22FD5"/>
    <w:rsid w:val="00A24E22"/>
    <w:rsid w:val="00A276AD"/>
    <w:rsid w:val="00A27EF0"/>
    <w:rsid w:val="00A30415"/>
    <w:rsid w:val="00A32913"/>
    <w:rsid w:val="00A33104"/>
    <w:rsid w:val="00A351CC"/>
    <w:rsid w:val="00A3522E"/>
    <w:rsid w:val="00A42361"/>
    <w:rsid w:val="00A4683A"/>
    <w:rsid w:val="00A469B4"/>
    <w:rsid w:val="00A46F36"/>
    <w:rsid w:val="00A50318"/>
    <w:rsid w:val="00A50B20"/>
    <w:rsid w:val="00A51390"/>
    <w:rsid w:val="00A52C31"/>
    <w:rsid w:val="00A53280"/>
    <w:rsid w:val="00A54A0D"/>
    <w:rsid w:val="00A55922"/>
    <w:rsid w:val="00A56692"/>
    <w:rsid w:val="00A60B5C"/>
    <w:rsid w:val="00A60D13"/>
    <w:rsid w:val="00A62546"/>
    <w:rsid w:val="00A62764"/>
    <w:rsid w:val="00A65E71"/>
    <w:rsid w:val="00A720A7"/>
    <w:rsid w:val="00A7223D"/>
    <w:rsid w:val="00A72745"/>
    <w:rsid w:val="00A76EFC"/>
    <w:rsid w:val="00A82053"/>
    <w:rsid w:val="00A823EC"/>
    <w:rsid w:val="00A826C6"/>
    <w:rsid w:val="00A86EFE"/>
    <w:rsid w:val="00A86FC6"/>
    <w:rsid w:val="00A87D50"/>
    <w:rsid w:val="00A91010"/>
    <w:rsid w:val="00A94512"/>
    <w:rsid w:val="00A95707"/>
    <w:rsid w:val="00A97F29"/>
    <w:rsid w:val="00AA3C76"/>
    <w:rsid w:val="00AA4A0B"/>
    <w:rsid w:val="00AA5F83"/>
    <w:rsid w:val="00AA702E"/>
    <w:rsid w:val="00AA7D26"/>
    <w:rsid w:val="00AB0964"/>
    <w:rsid w:val="00AB4779"/>
    <w:rsid w:val="00AB5011"/>
    <w:rsid w:val="00AB55DA"/>
    <w:rsid w:val="00AB5B66"/>
    <w:rsid w:val="00AC3BEC"/>
    <w:rsid w:val="00AC4AA8"/>
    <w:rsid w:val="00AC5C6B"/>
    <w:rsid w:val="00AC5C93"/>
    <w:rsid w:val="00AC7368"/>
    <w:rsid w:val="00AD16B9"/>
    <w:rsid w:val="00AD1C17"/>
    <w:rsid w:val="00AD23F1"/>
    <w:rsid w:val="00AD4C90"/>
    <w:rsid w:val="00AD50A8"/>
    <w:rsid w:val="00AE140A"/>
    <w:rsid w:val="00AE377D"/>
    <w:rsid w:val="00AE58DD"/>
    <w:rsid w:val="00AE6AFA"/>
    <w:rsid w:val="00AF03BA"/>
    <w:rsid w:val="00AF0EBA"/>
    <w:rsid w:val="00AF25DE"/>
    <w:rsid w:val="00AF4B08"/>
    <w:rsid w:val="00AF65C9"/>
    <w:rsid w:val="00AF7139"/>
    <w:rsid w:val="00B02C8A"/>
    <w:rsid w:val="00B07739"/>
    <w:rsid w:val="00B10D21"/>
    <w:rsid w:val="00B14BB6"/>
    <w:rsid w:val="00B14E63"/>
    <w:rsid w:val="00B163D4"/>
    <w:rsid w:val="00B17FBD"/>
    <w:rsid w:val="00B21D58"/>
    <w:rsid w:val="00B234F9"/>
    <w:rsid w:val="00B315A6"/>
    <w:rsid w:val="00B31813"/>
    <w:rsid w:val="00B31AB0"/>
    <w:rsid w:val="00B31B71"/>
    <w:rsid w:val="00B323C0"/>
    <w:rsid w:val="00B328E2"/>
    <w:rsid w:val="00B33365"/>
    <w:rsid w:val="00B340F4"/>
    <w:rsid w:val="00B35584"/>
    <w:rsid w:val="00B362E0"/>
    <w:rsid w:val="00B371B4"/>
    <w:rsid w:val="00B378F9"/>
    <w:rsid w:val="00B42DD7"/>
    <w:rsid w:val="00B5012E"/>
    <w:rsid w:val="00B54FFB"/>
    <w:rsid w:val="00B56072"/>
    <w:rsid w:val="00B56993"/>
    <w:rsid w:val="00B56B69"/>
    <w:rsid w:val="00B56FF8"/>
    <w:rsid w:val="00B57B36"/>
    <w:rsid w:val="00B57E6F"/>
    <w:rsid w:val="00B61A0E"/>
    <w:rsid w:val="00B64A63"/>
    <w:rsid w:val="00B64BB8"/>
    <w:rsid w:val="00B6512B"/>
    <w:rsid w:val="00B71201"/>
    <w:rsid w:val="00B77EA4"/>
    <w:rsid w:val="00B8686D"/>
    <w:rsid w:val="00B9214D"/>
    <w:rsid w:val="00B935A4"/>
    <w:rsid w:val="00B93F61"/>
    <w:rsid w:val="00B93F69"/>
    <w:rsid w:val="00B94245"/>
    <w:rsid w:val="00BA61D5"/>
    <w:rsid w:val="00BB1DDC"/>
    <w:rsid w:val="00BB36A6"/>
    <w:rsid w:val="00BB53D0"/>
    <w:rsid w:val="00BC1452"/>
    <w:rsid w:val="00BC30C9"/>
    <w:rsid w:val="00BC62D7"/>
    <w:rsid w:val="00BC6DA6"/>
    <w:rsid w:val="00BC6FD1"/>
    <w:rsid w:val="00BD077D"/>
    <w:rsid w:val="00BD2591"/>
    <w:rsid w:val="00BD35FB"/>
    <w:rsid w:val="00BE1F84"/>
    <w:rsid w:val="00BE2140"/>
    <w:rsid w:val="00BE2F30"/>
    <w:rsid w:val="00BE3E58"/>
    <w:rsid w:val="00BE7EF3"/>
    <w:rsid w:val="00BE7FC5"/>
    <w:rsid w:val="00BE7FFB"/>
    <w:rsid w:val="00BF1D16"/>
    <w:rsid w:val="00BF2987"/>
    <w:rsid w:val="00BF2F26"/>
    <w:rsid w:val="00BF3525"/>
    <w:rsid w:val="00BF4C38"/>
    <w:rsid w:val="00BF6189"/>
    <w:rsid w:val="00C00C1A"/>
    <w:rsid w:val="00C01616"/>
    <w:rsid w:val="00C0162B"/>
    <w:rsid w:val="00C02009"/>
    <w:rsid w:val="00C068ED"/>
    <w:rsid w:val="00C136DC"/>
    <w:rsid w:val="00C13C54"/>
    <w:rsid w:val="00C15406"/>
    <w:rsid w:val="00C15D42"/>
    <w:rsid w:val="00C1632F"/>
    <w:rsid w:val="00C22E0C"/>
    <w:rsid w:val="00C30166"/>
    <w:rsid w:val="00C30F13"/>
    <w:rsid w:val="00C31AD4"/>
    <w:rsid w:val="00C329C3"/>
    <w:rsid w:val="00C345B1"/>
    <w:rsid w:val="00C40142"/>
    <w:rsid w:val="00C4028E"/>
    <w:rsid w:val="00C40B83"/>
    <w:rsid w:val="00C4530B"/>
    <w:rsid w:val="00C52C3C"/>
    <w:rsid w:val="00C52C49"/>
    <w:rsid w:val="00C53AAD"/>
    <w:rsid w:val="00C555BC"/>
    <w:rsid w:val="00C57182"/>
    <w:rsid w:val="00C57863"/>
    <w:rsid w:val="00C60AC1"/>
    <w:rsid w:val="00C640AF"/>
    <w:rsid w:val="00C655FD"/>
    <w:rsid w:val="00C71333"/>
    <w:rsid w:val="00C72190"/>
    <w:rsid w:val="00C743FA"/>
    <w:rsid w:val="00C75407"/>
    <w:rsid w:val="00C75731"/>
    <w:rsid w:val="00C75922"/>
    <w:rsid w:val="00C75AC3"/>
    <w:rsid w:val="00C80BD5"/>
    <w:rsid w:val="00C8431A"/>
    <w:rsid w:val="00C84CAC"/>
    <w:rsid w:val="00C8699B"/>
    <w:rsid w:val="00C870A8"/>
    <w:rsid w:val="00C92A11"/>
    <w:rsid w:val="00C93D9D"/>
    <w:rsid w:val="00C94434"/>
    <w:rsid w:val="00C9572A"/>
    <w:rsid w:val="00C96306"/>
    <w:rsid w:val="00C96443"/>
    <w:rsid w:val="00CA0D4A"/>
    <w:rsid w:val="00CA0D75"/>
    <w:rsid w:val="00CA173D"/>
    <w:rsid w:val="00CA1C95"/>
    <w:rsid w:val="00CA409B"/>
    <w:rsid w:val="00CA5A9C"/>
    <w:rsid w:val="00CB09D4"/>
    <w:rsid w:val="00CB0A3B"/>
    <w:rsid w:val="00CB0EE4"/>
    <w:rsid w:val="00CB1819"/>
    <w:rsid w:val="00CB24DF"/>
    <w:rsid w:val="00CB25A8"/>
    <w:rsid w:val="00CB722A"/>
    <w:rsid w:val="00CB7311"/>
    <w:rsid w:val="00CB7EA4"/>
    <w:rsid w:val="00CC0007"/>
    <w:rsid w:val="00CC4A9A"/>
    <w:rsid w:val="00CC4C20"/>
    <w:rsid w:val="00CD3517"/>
    <w:rsid w:val="00CD5FE2"/>
    <w:rsid w:val="00CD7958"/>
    <w:rsid w:val="00CE2393"/>
    <w:rsid w:val="00CE301D"/>
    <w:rsid w:val="00CE7C68"/>
    <w:rsid w:val="00CF1C91"/>
    <w:rsid w:val="00D02B4C"/>
    <w:rsid w:val="00D03B66"/>
    <w:rsid w:val="00D040C4"/>
    <w:rsid w:val="00D04C85"/>
    <w:rsid w:val="00D11452"/>
    <w:rsid w:val="00D13EB6"/>
    <w:rsid w:val="00D14593"/>
    <w:rsid w:val="00D20AD1"/>
    <w:rsid w:val="00D34CB5"/>
    <w:rsid w:val="00D35362"/>
    <w:rsid w:val="00D3778C"/>
    <w:rsid w:val="00D405AC"/>
    <w:rsid w:val="00D42E70"/>
    <w:rsid w:val="00D44003"/>
    <w:rsid w:val="00D4501F"/>
    <w:rsid w:val="00D451B3"/>
    <w:rsid w:val="00D45899"/>
    <w:rsid w:val="00D45DFE"/>
    <w:rsid w:val="00D46B7E"/>
    <w:rsid w:val="00D5367A"/>
    <w:rsid w:val="00D5537C"/>
    <w:rsid w:val="00D56836"/>
    <w:rsid w:val="00D56A5C"/>
    <w:rsid w:val="00D5724B"/>
    <w:rsid w:val="00D57C84"/>
    <w:rsid w:val="00D60464"/>
    <w:rsid w:val="00D6057D"/>
    <w:rsid w:val="00D62923"/>
    <w:rsid w:val="00D6324C"/>
    <w:rsid w:val="00D648EC"/>
    <w:rsid w:val="00D64CCA"/>
    <w:rsid w:val="00D71640"/>
    <w:rsid w:val="00D73BBC"/>
    <w:rsid w:val="00D76DA3"/>
    <w:rsid w:val="00D76FCE"/>
    <w:rsid w:val="00D836C5"/>
    <w:rsid w:val="00D84576"/>
    <w:rsid w:val="00D8725B"/>
    <w:rsid w:val="00DA1399"/>
    <w:rsid w:val="00DA24C6"/>
    <w:rsid w:val="00DA4D7B"/>
    <w:rsid w:val="00DA7E25"/>
    <w:rsid w:val="00DB12EC"/>
    <w:rsid w:val="00DB29C4"/>
    <w:rsid w:val="00DB2C56"/>
    <w:rsid w:val="00DB6045"/>
    <w:rsid w:val="00DC0CAE"/>
    <w:rsid w:val="00DD0ACB"/>
    <w:rsid w:val="00DD1E03"/>
    <w:rsid w:val="00DD271C"/>
    <w:rsid w:val="00DD3460"/>
    <w:rsid w:val="00DD3F49"/>
    <w:rsid w:val="00DD7E6A"/>
    <w:rsid w:val="00DE192C"/>
    <w:rsid w:val="00DE24B5"/>
    <w:rsid w:val="00DE264A"/>
    <w:rsid w:val="00DE3DC3"/>
    <w:rsid w:val="00DE3DED"/>
    <w:rsid w:val="00DE50CF"/>
    <w:rsid w:val="00DF12F0"/>
    <w:rsid w:val="00DF3690"/>
    <w:rsid w:val="00DF5072"/>
    <w:rsid w:val="00DF693B"/>
    <w:rsid w:val="00E00DAD"/>
    <w:rsid w:val="00E02390"/>
    <w:rsid w:val="00E02B11"/>
    <w:rsid w:val="00E02D18"/>
    <w:rsid w:val="00E03B16"/>
    <w:rsid w:val="00E03EB2"/>
    <w:rsid w:val="00E041E7"/>
    <w:rsid w:val="00E04E39"/>
    <w:rsid w:val="00E05979"/>
    <w:rsid w:val="00E067A8"/>
    <w:rsid w:val="00E06D40"/>
    <w:rsid w:val="00E06E12"/>
    <w:rsid w:val="00E07234"/>
    <w:rsid w:val="00E0749C"/>
    <w:rsid w:val="00E0772D"/>
    <w:rsid w:val="00E11200"/>
    <w:rsid w:val="00E12401"/>
    <w:rsid w:val="00E12C24"/>
    <w:rsid w:val="00E1389D"/>
    <w:rsid w:val="00E15614"/>
    <w:rsid w:val="00E160E9"/>
    <w:rsid w:val="00E21116"/>
    <w:rsid w:val="00E218B1"/>
    <w:rsid w:val="00E22FFB"/>
    <w:rsid w:val="00E23CA1"/>
    <w:rsid w:val="00E2421D"/>
    <w:rsid w:val="00E252E8"/>
    <w:rsid w:val="00E26111"/>
    <w:rsid w:val="00E30EB8"/>
    <w:rsid w:val="00E3247F"/>
    <w:rsid w:val="00E33C8F"/>
    <w:rsid w:val="00E33DD7"/>
    <w:rsid w:val="00E33FB1"/>
    <w:rsid w:val="00E3532E"/>
    <w:rsid w:val="00E36390"/>
    <w:rsid w:val="00E37E3E"/>
    <w:rsid w:val="00E409A8"/>
    <w:rsid w:val="00E430FF"/>
    <w:rsid w:val="00E503F6"/>
    <w:rsid w:val="00E50C12"/>
    <w:rsid w:val="00E518A6"/>
    <w:rsid w:val="00E51C65"/>
    <w:rsid w:val="00E5448F"/>
    <w:rsid w:val="00E554AA"/>
    <w:rsid w:val="00E56F93"/>
    <w:rsid w:val="00E57DC8"/>
    <w:rsid w:val="00E61FE3"/>
    <w:rsid w:val="00E65B91"/>
    <w:rsid w:val="00E7135D"/>
    <w:rsid w:val="00E7209D"/>
    <w:rsid w:val="00E72EAD"/>
    <w:rsid w:val="00E73AE9"/>
    <w:rsid w:val="00E748AB"/>
    <w:rsid w:val="00E749B2"/>
    <w:rsid w:val="00E7611A"/>
    <w:rsid w:val="00E77223"/>
    <w:rsid w:val="00E80C15"/>
    <w:rsid w:val="00E83532"/>
    <w:rsid w:val="00E84136"/>
    <w:rsid w:val="00E8528B"/>
    <w:rsid w:val="00E85B94"/>
    <w:rsid w:val="00E86211"/>
    <w:rsid w:val="00E864EC"/>
    <w:rsid w:val="00E869B8"/>
    <w:rsid w:val="00E919C4"/>
    <w:rsid w:val="00E923B9"/>
    <w:rsid w:val="00E978D0"/>
    <w:rsid w:val="00EA3339"/>
    <w:rsid w:val="00EA4613"/>
    <w:rsid w:val="00EA7F91"/>
    <w:rsid w:val="00EB1523"/>
    <w:rsid w:val="00EC0E49"/>
    <w:rsid w:val="00EC101F"/>
    <w:rsid w:val="00EC1CDF"/>
    <w:rsid w:val="00EC1D9F"/>
    <w:rsid w:val="00EC5083"/>
    <w:rsid w:val="00EC63F0"/>
    <w:rsid w:val="00ED0333"/>
    <w:rsid w:val="00ED33BC"/>
    <w:rsid w:val="00ED4648"/>
    <w:rsid w:val="00ED5143"/>
    <w:rsid w:val="00ED635C"/>
    <w:rsid w:val="00ED6AD5"/>
    <w:rsid w:val="00ED6C08"/>
    <w:rsid w:val="00EE0131"/>
    <w:rsid w:val="00EE17B0"/>
    <w:rsid w:val="00EE22D3"/>
    <w:rsid w:val="00EE39D5"/>
    <w:rsid w:val="00EE3ED6"/>
    <w:rsid w:val="00EE7E62"/>
    <w:rsid w:val="00EF06D9"/>
    <w:rsid w:val="00EF28B3"/>
    <w:rsid w:val="00EF44CB"/>
    <w:rsid w:val="00EF6F3D"/>
    <w:rsid w:val="00F010B8"/>
    <w:rsid w:val="00F07FA0"/>
    <w:rsid w:val="00F13850"/>
    <w:rsid w:val="00F146F6"/>
    <w:rsid w:val="00F176A8"/>
    <w:rsid w:val="00F214E6"/>
    <w:rsid w:val="00F272A9"/>
    <w:rsid w:val="00F27630"/>
    <w:rsid w:val="00F27E91"/>
    <w:rsid w:val="00F3049E"/>
    <w:rsid w:val="00F30C64"/>
    <w:rsid w:val="00F316F3"/>
    <w:rsid w:val="00F31A5D"/>
    <w:rsid w:val="00F32BA2"/>
    <w:rsid w:val="00F32CDB"/>
    <w:rsid w:val="00F33A63"/>
    <w:rsid w:val="00F35276"/>
    <w:rsid w:val="00F3657F"/>
    <w:rsid w:val="00F46ABC"/>
    <w:rsid w:val="00F5160E"/>
    <w:rsid w:val="00F55B6F"/>
    <w:rsid w:val="00F5645C"/>
    <w:rsid w:val="00F565FE"/>
    <w:rsid w:val="00F56E42"/>
    <w:rsid w:val="00F61A3B"/>
    <w:rsid w:val="00F63A70"/>
    <w:rsid w:val="00F63D8C"/>
    <w:rsid w:val="00F71621"/>
    <w:rsid w:val="00F7359B"/>
    <w:rsid w:val="00F74429"/>
    <w:rsid w:val="00F7534E"/>
    <w:rsid w:val="00F773C9"/>
    <w:rsid w:val="00F80277"/>
    <w:rsid w:val="00F804C8"/>
    <w:rsid w:val="00F83043"/>
    <w:rsid w:val="00F86BEF"/>
    <w:rsid w:val="00F870D2"/>
    <w:rsid w:val="00F9039B"/>
    <w:rsid w:val="00F908C5"/>
    <w:rsid w:val="00F936B5"/>
    <w:rsid w:val="00F93EDF"/>
    <w:rsid w:val="00F95EC7"/>
    <w:rsid w:val="00F9611C"/>
    <w:rsid w:val="00FA0655"/>
    <w:rsid w:val="00FA1802"/>
    <w:rsid w:val="00FA21D0"/>
    <w:rsid w:val="00FA2453"/>
    <w:rsid w:val="00FA2B4A"/>
    <w:rsid w:val="00FA3921"/>
    <w:rsid w:val="00FA5F5F"/>
    <w:rsid w:val="00FA7C63"/>
    <w:rsid w:val="00FB1290"/>
    <w:rsid w:val="00FB3B65"/>
    <w:rsid w:val="00FB730C"/>
    <w:rsid w:val="00FB767F"/>
    <w:rsid w:val="00FB7C65"/>
    <w:rsid w:val="00FC0D7E"/>
    <w:rsid w:val="00FC2284"/>
    <w:rsid w:val="00FC2695"/>
    <w:rsid w:val="00FC28D5"/>
    <w:rsid w:val="00FC3E03"/>
    <w:rsid w:val="00FC3FC1"/>
    <w:rsid w:val="00FC4CD3"/>
    <w:rsid w:val="00FC5F08"/>
    <w:rsid w:val="00FC6250"/>
    <w:rsid w:val="00FE378B"/>
    <w:rsid w:val="00FE3BC7"/>
    <w:rsid w:val="00FE47F3"/>
    <w:rsid w:val="00FE4FE4"/>
    <w:rsid w:val="00FE6881"/>
    <w:rsid w:val="00FF3092"/>
    <w:rsid w:val="00FF31BE"/>
    <w:rsid w:val="00FF4138"/>
    <w:rsid w:val="00FF5A2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7D5C1438-36C8-4F0B-AC6A-2F145A774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tulo1">
    <w:name w:val="heading 1"/>
    <w:basedOn w:val="CETHeading1"/>
    <w:next w:val="Normal"/>
    <w:link w:val="Ttulo1Car"/>
    <w:uiPriority w:val="9"/>
    <w:rsid w:val="004F5E36"/>
    <w:pPr>
      <w:tabs>
        <w:tab w:val="right" w:pos="7100"/>
      </w:tabs>
      <w:jc w:val="both"/>
      <w:outlineLvl w:val="0"/>
    </w:pPr>
    <w:rPr>
      <w:lang w:val="en-GB"/>
    </w:rPr>
  </w:style>
  <w:style w:type="paragraph" w:styleId="Ttulo2">
    <w:name w:val="heading 2"/>
    <w:basedOn w:val="Normal"/>
    <w:next w:val="Normal"/>
    <w:link w:val="Ttulo2C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C2284"/>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absica1">
    <w:name w:val="Table Simple 1"/>
    <w:basedOn w:val="Tab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C2284"/>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efdecomentario">
    <w:name w:val="annotation reference"/>
    <w:basedOn w:val="Fuentedeprrafopredeter"/>
    <w:uiPriority w:val="99"/>
    <w:semiHidden/>
    <w:unhideWhenUsed/>
    <w:rsid w:val="004577FE"/>
    <w:rPr>
      <w:sz w:val="16"/>
      <w:szCs w:val="16"/>
    </w:rPr>
  </w:style>
  <w:style w:type="paragraph" w:styleId="Textodeglobo">
    <w:name w:val="Balloon Text"/>
    <w:basedOn w:val="Normal"/>
    <w:link w:val="TextodegloboCar"/>
    <w:uiPriority w:val="99"/>
    <w:semiHidden/>
    <w:unhideWhenUsed/>
    <w:rsid w:val="000D34BE"/>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34BE"/>
    <w:rPr>
      <w:rFonts w:ascii="Tahoma" w:hAnsi="Tahoma" w:cs="Tahoma"/>
      <w:sz w:val="16"/>
      <w:szCs w:val="16"/>
    </w:rPr>
  </w:style>
  <w:style w:type="paragraph" w:styleId="Bibliografa">
    <w:name w:val="Bibliography"/>
    <w:basedOn w:val="CETReferencetext"/>
    <w:uiPriority w:val="37"/>
    <w:unhideWhenUsed/>
    <w:rsid w:val="00631B33"/>
    <w:pPr>
      <w:spacing w:line="240" w:lineRule="auto"/>
      <w:ind w:left="720" w:hanging="720"/>
    </w:pPr>
  </w:style>
  <w:style w:type="paragraph" w:styleId="Textoindependiente2">
    <w:name w:val="Body Text 2"/>
    <w:basedOn w:val="Normal"/>
    <w:link w:val="Textoindependiente2Car"/>
    <w:uiPriority w:val="99"/>
    <w:semiHidden/>
    <w:unhideWhenUsed/>
    <w:rsid w:val="0003148D"/>
    <w:pPr>
      <w:spacing w:after="120" w:line="480" w:lineRule="auto"/>
    </w:pPr>
  </w:style>
  <w:style w:type="character" w:customStyle="1" w:styleId="Textoindependiente2Car">
    <w:name w:val="Texto independiente 2 Car"/>
    <w:basedOn w:val="Fuentedeprrafopredeter"/>
    <w:link w:val="Textoindependiente2"/>
    <w:uiPriority w:val="99"/>
    <w:semiHidden/>
    <w:rsid w:val="0003148D"/>
  </w:style>
  <w:style w:type="paragraph" w:styleId="Textoindependiente3">
    <w:name w:val="Body Text 3"/>
    <w:basedOn w:val="Normal"/>
    <w:link w:val="Textoindependiente3Car"/>
    <w:uiPriority w:val="99"/>
    <w:semiHidden/>
    <w:unhideWhenUsed/>
    <w:rsid w:val="0003148D"/>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03148D"/>
    <w:rPr>
      <w:sz w:val="16"/>
      <w:szCs w:val="16"/>
    </w:rPr>
  </w:style>
  <w:style w:type="paragraph" w:styleId="Textoindependiente">
    <w:name w:val="Body Text"/>
    <w:basedOn w:val="Normal"/>
    <w:link w:val="TextoindependienteCar"/>
    <w:uiPriority w:val="99"/>
    <w:semiHidden/>
    <w:unhideWhenUsed/>
    <w:rsid w:val="0003148D"/>
    <w:pPr>
      <w:spacing w:after="120"/>
    </w:pPr>
  </w:style>
  <w:style w:type="character" w:customStyle="1" w:styleId="TextoindependienteCar">
    <w:name w:val="Texto independiente Car"/>
    <w:basedOn w:val="Fuentedeprrafopredeter"/>
    <w:link w:val="Textoindependiente"/>
    <w:uiPriority w:val="99"/>
    <w:semiHidden/>
    <w:rsid w:val="0003148D"/>
  </w:style>
  <w:style w:type="paragraph" w:styleId="Fecha">
    <w:name w:val="Date"/>
    <w:basedOn w:val="Normal"/>
    <w:next w:val="Normal"/>
    <w:link w:val="FechaCar"/>
    <w:uiPriority w:val="99"/>
    <w:semiHidden/>
    <w:unhideWhenUsed/>
    <w:rsid w:val="0003148D"/>
  </w:style>
  <w:style w:type="character" w:customStyle="1" w:styleId="FechaCar">
    <w:name w:val="Fecha Car"/>
    <w:basedOn w:val="Fuentedeprrafopredeter"/>
    <w:link w:val="Fecha"/>
    <w:uiPriority w:val="99"/>
    <w:semiHidden/>
    <w:rsid w:val="0003148D"/>
  </w:style>
  <w:style w:type="paragraph" w:styleId="Descripcin">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Continuarlista">
    <w:name w:val="List Continue"/>
    <w:basedOn w:val="Normal"/>
    <w:uiPriority w:val="99"/>
    <w:semiHidden/>
    <w:unhideWhenUsed/>
    <w:rsid w:val="0003148D"/>
    <w:pPr>
      <w:spacing w:after="120"/>
      <w:ind w:left="283"/>
      <w:contextualSpacing/>
    </w:pPr>
  </w:style>
  <w:style w:type="paragraph" w:styleId="Continuarlista2">
    <w:name w:val="List Continue 2"/>
    <w:basedOn w:val="Normal"/>
    <w:uiPriority w:val="99"/>
    <w:semiHidden/>
    <w:unhideWhenUsed/>
    <w:rsid w:val="0003148D"/>
    <w:pPr>
      <w:spacing w:after="120"/>
      <w:ind w:left="566"/>
      <w:contextualSpacing/>
    </w:pPr>
  </w:style>
  <w:style w:type="paragraph" w:styleId="Continuarlista3">
    <w:name w:val="List Continue 3"/>
    <w:basedOn w:val="Normal"/>
    <w:uiPriority w:val="99"/>
    <w:semiHidden/>
    <w:unhideWhenUsed/>
    <w:rsid w:val="0003148D"/>
    <w:pPr>
      <w:spacing w:after="120"/>
      <w:ind w:left="849"/>
      <w:contextualSpacing/>
    </w:pPr>
  </w:style>
  <w:style w:type="paragraph" w:styleId="Continuarlista4">
    <w:name w:val="List Continue 4"/>
    <w:basedOn w:val="Normal"/>
    <w:uiPriority w:val="99"/>
    <w:semiHidden/>
    <w:unhideWhenUsed/>
    <w:rsid w:val="0003148D"/>
    <w:pPr>
      <w:spacing w:after="120"/>
      <w:ind w:left="1132"/>
      <w:contextualSpacing/>
    </w:pPr>
  </w:style>
  <w:style w:type="paragraph" w:styleId="Continuarlista5">
    <w:name w:val="List Continue 5"/>
    <w:basedOn w:val="Normal"/>
    <w:uiPriority w:val="99"/>
    <w:semiHidden/>
    <w:unhideWhenUsed/>
    <w:rsid w:val="0003148D"/>
    <w:pPr>
      <w:spacing w:after="120"/>
      <w:ind w:left="1415"/>
      <w:contextualSpacing/>
    </w:pPr>
  </w:style>
  <w:style w:type="paragraph" w:styleId="Firma">
    <w:name w:val="Signature"/>
    <w:basedOn w:val="Normal"/>
    <w:link w:val="FirmaCar"/>
    <w:uiPriority w:val="99"/>
    <w:semiHidden/>
    <w:unhideWhenUsed/>
    <w:rsid w:val="0003148D"/>
    <w:pPr>
      <w:spacing w:line="240" w:lineRule="auto"/>
      <w:ind w:left="4252"/>
    </w:pPr>
  </w:style>
  <w:style w:type="character" w:customStyle="1" w:styleId="FirmaCar">
    <w:name w:val="Firma Car"/>
    <w:basedOn w:val="Fuentedeprrafopredeter"/>
    <w:link w:val="Firma"/>
    <w:uiPriority w:val="99"/>
    <w:semiHidden/>
    <w:rsid w:val="0003148D"/>
  </w:style>
  <w:style w:type="paragraph" w:styleId="Firmadecorreoelectrnico">
    <w:name w:val="E-mail Signature"/>
    <w:basedOn w:val="Normal"/>
    <w:link w:val="FirmadecorreoelectrnicoCar"/>
    <w:uiPriority w:val="99"/>
    <w:semiHidden/>
    <w:unhideWhenUsed/>
    <w:rsid w:val="0003148D"/>
    <w:pPr>
      <w:spacing w:line="240" w:lineRule="auto"/>
    </w:pPr>
  </w:style>
  <w:style w:type="character" w:customStyle="1" w:styleId="FirmadecorreoelectrnicoCar">
    <w:name w:val="Firma de correo electrónico Car"/>
    <w:basedOn w:val="Fuentedeprrafopredeter"/>
    <w:link w:val="Firmadecorreoelectrnico"/>
    <w:uiPriority w:val="99"/>
    <w:semiHidden/>
    <w:rsid w:val="0003148D"/>
  </w:style>
  <w:style w:type="paragraph" w:styleId="Saludo">
    <w:name w:val="Salutation"/>
    <w:basedOn w:val="Normal"/>
    <w:next w:val="Normal"/>
    <w:link w:val="SaludoCar"/>
    <w:uiPriority w:val="99"/>
    <w:semiHidden/>
    <w:unhideWhenUsed/>
    <w:rsid w:val="0003148D"/>
  </w:style>
  <w:style w:type="character" w:customStyle="1" w:styleId="SaludoCar">
    <w:name w:val="Saludo Car"/>
    <w:basedOn w:val="Fuentedeprrafopredeter"/>
    <w:link w:val="Saludo"/>
    <w:uiPriority w:val="99"/>
    <w:semiHidden/>
    <w:rsid w:val="0003148D"/>
  </w:style>
  <w:style w:type="paragraph" w:styleId="Cierre">
    <w:name w:val="Closing"/>
    <w:basedOn w:val="Normal"/>
    <w:link w:val="CierreCar"/>
    <w:uiPriority w:val="99"/>
    <w:semiHidden/>
    <w:unhideWhenUsed/>
    <w:rsid w:val="0003148D"/>
    <w:pPr>
      <w:spacing w:line="240" w:lineRule="auto"/>
      <w:ind w:left="4252"/>
    </w:pPr>
  </w:style>
  <w:style w:type="character" w:customStyle="1" w:styleId="CierreCar">
    <w:name w:val="Cierre Car"/>
    <w:basedOn w:val="Fuentedeprrafopredeter"/>
    <w:link w:val="Cierre"/>
    <w:uiPriority w:val="99"/>
    <w:semiHidden/>
    <w:rsid w:val="0003148D"/>
  </w:style>
  <w:style w:type="paragraph" w:styleId="ndice1">
    <w:name w:val="index 1"/>
    <w:basedOn w:val="Normal"/>
    <w:next w:val="Normal"/>
    <w:autoRedefine/>
    <w:uiPriority w:val="99"/>
    <w:semiHidden/>
    <w:unhideWhenUsed/>
    <w:rsid w:val="0003148D"/>
    <w:pPr>
      <w:spacing w:line="240" w:lineRule="auto"/>
      <w:ind w:left="220" w:hanging="220"/>
    </w:pPr>
  </w:style>
  <w:style w:type="paragraph" w:styleId="ndice2">
    <w:name w:val="index 2"/>
    <w:basedOn w:val="Normal"/>
    <w:next w:val="Normal"/>
    <w:autoRedefine/>
    <w:uiPriority w:val="99"/>
    <w:semiHidden/>
    <w:unhideWhenUsed/>
    <w:rsid w:val="0003148D"/>
    <w:pPr>
      <w:spacing w:line="240" w:lineRule="auto"/>
      <w:ind w:left="440" w:hanging="220"/>
    </w:pPr>
  </w:style>
  <w:style w:type="paragraph" w:styleId="ndice3">
    <w:name w:val="index 3"/>
    <w:basedOn w:val="Normal"/>
    <w:next w:val="Normal"/>
    <w:autoRedefine/>
    <w:uiPriority w:val="99"/>
    <w:semiHidden/>
    <w:unhideWhenUsed/>
    <w:rsid w:val="0003148D"/>
    <w:pPr>
      <w:spacing w:line="240" w:lineRule="auto"/>
      <w:ind w:left="660" w:hanging="220"/>
    </w:pPr>
  </w:style>
  <w:style w:type="paragraph" w:styleId="ndice4">
    <w:name w:val="index 4"/>
    <w:basedOn w:val="Normal"/>
    <w:next w:val="Normal"/>
    <w:autoRedefine/>
    <w:uiPriority w:val="99"/>
    <w:semiHidden/>
    <w:unhideWhenUsed/>
    <w:rsid w:val="0003148D"/>
    <w:pPr>
      <w:spacing w:line="240" w:lineRule="auto"/>
      <w:ind w:left="880" w:hanging="220"/>
    </w:pPr>
  </w:style>
  <w:style w:type="paragraph" w:styleId="ndice5">
    <w:name w:val="index 5"/>
    <w:basedOn w:val="Normal"/>
    <w:next w:val="Normal"/>
    <w:autoRedefine/>
    <w:uiPriority w:val="99"/>
    <w:semiHidden/>
    <w:unhideWhenUsed/>
    <w:rsid w:val="0003148D"/>
    <w:pPr>
      <w:spacing w:line="240" w:lineRule="auto"/>
      <w:ind w:left="1100" w:hanging="220"/>
    </w:pPr>
  </w:style>
  <w:style w:type="paragraph" w:styleId="ndice6">
    <w:name w:val="index 6"/>
    <w:basedOn w:val="Normal"/>
    <w:next w:val="Normal"/>
    <w:autoRedefine/>
    <w:uiPriority w:val="99"/>
    <w:semiHidden/>
    <w:unhideWhenUsed/>
    <w:rsid w:val="0003148D"/>
    <w:pPr>
      <w:spacing w:line="240" w:lineRule="auto"/>
      <w:ind w:left="1320" w:hanging="220"/>
    </w:pPr>
  </w:style>
  <w:style w:type="paragraph" w:styleId="ndice7">
    <w:name w:val="index 7"/>
    <w:basedOn w:val="Normal"/>
    <w:next w:val="Normal"/>
    <w:autoRedefine/>
    <w:uiPriority w:val="99"/>
    <w:semiHidden/>
    <w:unhideWhenUsed/>
    <w:rsid w:val="0003148D"/>
    <w:pPr>
      <w:spacing w:line="240" w:lineRule="auto"/>
      <w:ind w:left="1540" w:hanging="220"/>
    </w:pPr>
  </w:style>
  <w:style w:type="paragraph" w:styleId="ndice8">
    <w:name w:val="index 8"/>
    <w:basedOn w:val="Normal"/>
    <w:next w:val="Normal"/>
    <w:autoRedefine/>
    <w:uiPriority w:val="99"/>
    <w:semiHidden/>
    <w:unhideWhenUsed/>
    <w:rsid w:val="0003148D"/>
    <w:pPr>
      <w:spacing w:line="240" w:lineRule="auto"/>
      <w:ind w:left="1760" w:hanging="220"/>
    </w:pPr>
  </w:style>
  <w:style w:type="paragraph" w:styleId="ndice9">
    <w:name w:val="index 9"/>
    <w:basedOn w:val="Normal"/>
    <w:next w:val="Normal"/>
    <w:autoRedefine/>
    <w:uiPriority w:val="99"/>
    <w:semiHidden/>
    <w:unhideWhenUsed/>
    <w:rsid w:val="0003148D"/>
    <w:pPr>
      <w:spacing w:line="240" w:lineRule="auto"/>
      <w:ind w:left="1980" w:hanging="220"/>
    </w:pPr>
  </w:style>
  <w:style w:type="paragraph" w:styleId="Tabladeilustraciones">
    <w:name w:val="table of figures"/>
    <w:basedOn w:val="Normal"/>
    <w:next w:val="Normal"/>
    <w:uiPriority w:val="99"/>
    <w:semiHidden/>
    <w:unhideWhenUsed/>
    <w:rsid w:val="0003148D"/>
  </w:style>
  <w:style w:type="paragraph" w:styleId="Textoconsangra">
    <w:name w:val="table of authorities"/>
    <w:basedOn w:val="Normal"/>
    <w:next w:val="Normal"/>
    <w:uiPriority w:val="99"/>
    <w:semiHidden/>
    <w:unhideWhenUsed/>
    <w:rsid w:val="0003148D"/>
    <w:pPr>
      <w:ind w:left="220" w:hanging="220"/>
    </w:pPr>
  </w:style>
  <w:style w:type="paragraph" w:styleId="Direccinsobre">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DireccinHTML">
    <w:name w:val="HTML Address"/>
    <w:basedOn w:val="Normal"/>
    <w:link w:val="DireccinHTMLCar"/>
    <w:uiPriority w:val="99"/>
    <w:semiHidden/>
    <w:unhideWhenUsed/>
    <w:rsid w:val="0003148D"/>
    <w:pPr>
      <w:spacing w:line="240" w:lineRule="auto"/>
    </w:pPr>
    <w:rPr>
      <w:i/>
      <w:iCs/>
    </w:rPr>
  </w:style>
  <w:style w:type="character" w:customStyle="1" w:styleId="DireccinHTMLCar">
    <w:name w:val="Dirección HTML Car"/>
    <w:basedOn w:val="Fuentedeprrafopredeter"/>
    <w:link w:val="DireccinHTML"/>
    <w:uiPriority w:val="99"/>
    <w:semiHidden/>
    <w:rsid w:val="0003148D"/>
    <w:rPr>
      <w:i/>
      <w:iCs/>
    </w:rPr>
  </w:style>
  <w:style w:type="paragraph" w:styleId="Remitedesobr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Encabezadodemensaje">
    <w:name w:val="Message Header"/>
    <w:basedOn w:val="Normal"/>
    <w:link w:val="EncabezadodemensajeC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03148D"/>
    <w:rPr>
      <w:rFonts w:asciiTheme="majorHAnsi" w:eastAsiaTheme="majorEastAsia" w:hAnsiTheme="majorHAnsi" w:cstheme="majorBidi"/>
      <w:sz w:val="24"/>
      <w:szCs w:val="24"/>
      <w:shd w:val="pct20" w:color="auto" w:fill="auto"/>
    </w:rPr>
  </w:style>
  <w:style w:type="paragraph" w:styleId="Encabezadodenota">
    <w:name w:val="Note Heading"/>
    <w:basedOn w:val="Normal"/>
    <w:next w:val="Normal"/>
    <w:link w:val="EncabezadodenotaCar"/>
    <w:uiPriority w:val="99"/>
    <w:semiHidden/>
    <w:unhideWhenUsed/>
    <w:rsid w:val="0003148D"/>
    <w:pPr>
      <w:spacing w:line="240" w:lineRule="auto"/>
    </w:pPr>
  </w:style>
  <w:style w:type="character" w:customStyle="1" w:styleId="EncabezadodenotaCar">
    <w:name w:val="Encabezado de nota Car"/>
    <w:basedOn w:val="Fuentedeprrafopredeter"/>
    <w:link w:val="Encabezadodenota"/>
    <w:uiPriority w:val="99"/>
    <w:semiHidden/>
    <w:rsid w:val="0003148D"/>
  </w:style>
  <w:style w:type="paragraph" w:styleId="Mapadeldocumento">
    <w:name w:val="Document Map"/>
    <w:basedOn w:val="Normal"/>
    <w:link w:val="MapadeldocumentoCar"/>
    <w:uiPriority w:val="99"/>
    <w:semiHidden/>
    <w:unhideWhenUsed/>
    <w:rsid w:val="0003148D"/>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aconnmeros">
    <w:name w:val="List Number"/>
    <w:basedOn w:val="Normal"/>
    <w:uiPriority w:val="99"/>
    <w:semiHidden/>
    <w:unhideWhenUsed/>
    <w:rsid w:val="0003148D"/>
    <w:pPr>
      <w:numPr>
        <w:numId w:val="2"/>
      </w:numPr>
      <w:contextualSpacing/>
    </w:pPr>
  </w:style>
  <w:style w:type="paragraph" w:styleId="Listaconnmeros2">
    <w:name w:val="List Number 2"/>
    <w:basedOn w:val="Normal"/>
    <w:uiPriority w:val="99"/>
    <w:semiHidden/>
    <w:unhideWhenUsed/>
    <w:rsid w:val="0003148D"/>
    <w:pPr>
      <w:numPr>
        <w:numId w:val="3"/>
      </w:numPr>
      <w:contextualSpacing/>
    </w:pPr>
  </w:style>
  <w:style w:type="paragraph" w:styleId="Listaconnmeros3">
    <w:name w:val="List Number 3"/>
    <w:basedOn w:val="Normal"/>
    <w:uiPriority w:val="99"/>
    <w:semiHidden/>
    <w:unhideWhenUsed/>
    <w:rsid w:val="0003148D"/>
    <w:pPr>
      <w:numPr>
        <w:numId w:val="4"/>
      </w:numPr>
      <w:contextualSpacing/>
    </w:pPr>
  </w:style>
  <w:style w:type="paragraph" w:styleId="Listaconnmeros4">
    <w:name w:val="List Number 4"/>
    <w:basedOn w:val="Normal"/>
    <w:uiPriority w:val="99"/>
    <w:semiHidden/>
    <w:unhideWhenUsed/>
    <w:rsid w:val="0003148D"/>
    <w:pPr>
      <w:numPr>
        <w:numId w:val="5"/>
      </w:numPr>
      <w:contextualSpacing/>
    </w:pPr>
  </w:style>
  <w:style w:type="paragraph" w:styleId="Listaconnmeros5">
    <w:name w:val="List Number 5"/>
    <w:basedOn w:val="Normal"/>
    <w:uiPriority w:val="99"/>
    <w:semiHidden/>
    <w:unhideWhenUsed/>
    <w:rsid w:val="0003148D"/>
    <w:pPr>
      <w:numPr>
        <w:numId w:val="6"/>
      </w:numPr>
      <w:contextualSpacing/>
    </w:pPr>
  </w:style>
  <w:style w:type="paragraph" w:styleId="HTMLconformatoprevio">
    <w:name w:val="HTML Preformatted"/>
    <w:basedOn w:val="Normal"/>
    <w:link w:val="HTMLconformatoprevioCar"/>
    <w:uiPriority w:val="99"/>
    <w:semiHidden/>
    <w:unhideWhenUsed/>
    <w:rsid w:val="0003148D"/>
    <w:pPr>
      <w:spacing w:line="240" w:lineRule="auto"/>
    </w:pPr>
    <w:rPr>
      <w:rFonts w:ascii="Consolas" w:hAnsi="Consolas" w:cs="Consolas"/>
    </w:rPr>
  </w:style>
  <w:style w:type="character" w:customStyle="1" w:styleId="HTMLconformatoprevioCar">
    <w:name w:val="HTML con formato previo Car"/>
    <w:basedOn w:val="Fuentedeprrafopredeter"/>
    <w:link w:val="HTMLconformatoprevio"/>
    <w:uiPriority w:val="99"/>
    <w:semiHidden/>
    <w:rsid w:val="0003148D"/>
    <w:rPr>
      <w:rFonts w:ascii="Consolas" w:hAnsi="Consolas" w:cs="Consolas"/>
      <w:sz w:val="20"/>
      <w:szCs w:val="20"/>
    </w:rPr>
  </w:style>
  <w:style w:type="paragraph" w:styleId="Textoindependienteprimerasangra">
    <w:name w:val="Body Text First Indent"/>
    <w:basedOn w:val="Textoindependiente"/>
    <w:link w:val="TextoindependienteprimerasangraCar"/>
    <w:uiPriority w:val="99"/>
    <w:semiHidden/>
    <w:unhideWhenUsed/>
    <w:rsid w:val="0003148D"/>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03148D"/>
  </w:style>
  <w:style w:type="paragraph" w:styleId="Sangradetextonormal">
    <w:name w:val="Body Text Indent"/>
    <w:basedOn w:val="Normal"/>
    <w:link w:val="SangradetextonormalCar"/>
    <w:uiPriority w:val="99"/>
    <w:semiHidden/>
    <w:unhideWhenUsed/>
    <w:rsid w:val="0003148D"/>
    <w:pPr>
      <w:spacing w:after="120"/>
      <w:ind w:left="283"/>
    </w:pPr>
  </w:style>
  <w:style w:type="character" w:customStyle="1" w:styleId="SangradetextonormalCar">
    <w:name w:val="Sangría de texto normal Car"/>
    <w:basedOn w:val="Fuentedeprrafopredeter"/>
    <w:link w:val="Sangradetextonormal"/>
    <w:uiPriority w:val="99"/>
    <w:semiHidden/>
    <w:rsid w:val="0003148D"/>
  </w:style>
  <w:style w:type="paragraph" w:styleId="Textoindependienteprimerasangra2">
    <w:name w:val="Body Text First Indent 2"/>
    <w:basedOn w:val="Sangradetextonormal"/>
    <w:link w:val="Textoindependienteprimerasangra2Car"/>
    <w:uiPriority w:val="99"/>
    <w:semiHidden/>
    <w:unhideWhenUsed/>
    <w:rsid w:val="0003148D"/>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3148D"/>
  </w:style>
  <w:style w:type="paragraph" w:styleId="Listaconvietas">
    <w:name w:val="List Bullet"/>
    <w:basedOn w:val="Normal"/>
    <w:uiPriority w:val="99"/>
    <w:semiHidden/>
    <w:unhideWhenUsed/>
    <w:rsid w:val="0003148D"/>
    <w:pPr>
      <w:numPr>
        <w:numId w:val="7"/>
      </w:numPr>
      <w:contextualSpacing/>
    </w:pPr>
  </w:style>
  <w:style w:type="paragraph" w:styleId="Listaconvietas2">
    <w:name w:val="List Bullet 2"/>
    <w:basedOn w:val="Normal"/>
    <w:uiPriority w:val="99"/>
    <w:semiHidden/>
    <w:unhideWhenUsed/>
    <w:rsid w:val="0003148D"/>
    <w:pPr>
      <w:numPr>
        <w:numId w:val="8"/>
      </w:numPr>
      <w:contextualSpacing/>
    </w:pPr>
  </w:style>
  <w:style w:type="paragraph" w:styleId="Listaconvietas3">
    <w:name w:val="List Bullet 3"/>
    <w:basedOn w:val="Normal"/>
    <w:uiPriority w:val="99"/>
    <w:semiHidden/>
    <w:unhideWhenUsed/>
    <w:rsid w:val="0003148D"/>
    <w:pPr>
      <w:numPr>
        <w:numId w:val="9"/>
      </w:numPr>
      <w:contextualSpacing/>
    </w:pPr>
  </w:style>
  <w:style w:type="paragraph" w:styleId="Listaconvietas4">
    <w:name w:val="List Bullet 4"/>
    <w:basedOn w:val="Normal"/>
    <w:uiPriority w:val="99"/>
    <w:semiHidden/>
    <w:unhideWhenUsed/>
    <w:rsid w:val="0003148D"/>
    <w:pPr>
      <w:numPr>
        <w:numId w:val="10"/>
      </w:numPr>
      <w:contextualSpacing/>
    </w:pPr>
  </w:style>
  <w:style w:type="paragraph" w:styleId="Listaconvietas5">
    <w:name w:val="List Bullet 5"/>
    <w:basedOn w:val="Normal"/>
    <w:uiPriority w:val="99"/>
    <w:semiHidden/>
    <w:unhideWhenUsed/>
    <w:rsid w:val="0003148D"/>
    <w:pPr>
      <w:numPr>
        <w:numId w:val="11"/>
      </w:numPr>
      <w:contextualSpacing/>
    </w:pPr>
  </w:style>
  <w:style w:type="paragraph" w:styleId="Sangra2detindependiente">
    <w:name w:val="Body Text Indent 2"/>
    <w:basedOn w:val="Normal"/>
    <w:link w:val="Sangra2detindependienteCar"/>
    <w:uiPriority w:val="99"/>
    <w:semiHidden/>
    <w:unhideWhenUsed/>
    <w:rsid w:val="0003148D"/>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03148D"/>
  </w:style>
  <w:style w:type="paragraph" w:styleId="Sangra3detindependiente">
    <w:name w:val="Body Text Indent 3"/>
    <w:basedOn w:val="Normal"/>
    <w:link w:val="Sangra3detindependienteCar"/>
    <w:uiPriority w:val="99"/>
    <w:semiHidden/>
    <w:unhideWhenUsed/>
    <w:rsid w:val="0003148D"/>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03148D"/>
    <w:rPr>
      <w:sz w:val="16"/>
      <w:szCs w:val="16"/>
    </w:rPr>
  </w:style>
  <w:style w:type="paragraph" w:styleId="Sangranormal">
    <w:name w:val="Normal Indent"/>
    <w:basedOn w:val="Normal"/>
    <w:uiPriority w:val="99"/>
    <w:semiHidden/>
    <w:unhideWhenUsed/>
    <w:rsid w:val="0003148D"/>
    <w:pPr>
      <w:ind w:left="720"/>
    </w:pPr>
  </w:style>
  <w:style w:type="paragraph" w:styleId="Textocomentario">
    <w:name w:val="annotation text"/>
    <w:basedOn w:val="Normal"/>
    <w:link w:val="TextocomentarioCar"/>
    <w:uiPriority w:val="99"/>
    <w:unhideWhenUsed/>
    <w:rsid w:val="0003148D"/>
    <w:pPr>
      <w:spacing w:line="240" w:lineRule="auto"/>
    </w:pPr>
  </w:style>
  <w:style w:type="character" w:customStyle="1" w:styleId="TextocomentarioCar">
    <w:name w:val="Texto comentario Car"/>
    <w:basedOn w:val="Fuentedeprrafopredeter"/>
    <w:link w:val="Textocomentario"/>
    <w:uiPriority w:val="99"/>
    <w:rsid w:val="0003148D"/>
    <w:rPr>
      <w:sz w:val="20"/>
      <w:szCs w:val="20"/>
    </w:rPr>
  </w:style>
  <w:style w:type="paragraph" w:styleId="Asuntodelcomentario">
    <w:name w:val="annotation subject"/>
    <w:basedOn w:val="Textocomentario"/>
    <w:next w:val="Textocomentario"/>
    <w:link w:val="AsuntodelcomentarioCar"/>
    <w:uiPriority w:val="99"/>
    <w:semiHidden/>
    <w:unhideWhenUsed/>
    <w:rsid w:val="0003148D"/>
    <w:rPr>
      <w:b/>
      <w:bCs/>
    </w:rPr>
  </w:style>
  <w:style w:type="character" w:customStyle="1" w:styleId="AsuntodelcomentarioCar">
    <w:name w:val="Asunto del comentario Car"/>
    <w:basedOn w:val="TextocomentarioCar"/>
    <w:link w:val="Asuntodelcomentario"/>
    <w:uiPriority w:val="99"/>
    <w:semiHidden/>
    <w:rsid w:val="0003148D"/>
    <w:rPr>
      <w:b/>
      <w:bCs/>
      <w:sz w:val="20"/>
      <w:szCs w:val="20"/>
    </w:rPr>
  </w:style>
  <w:style w:type="paragraph" w:styleId="TDC1">
    <w:name w:val="toc 1"/>
    <w:basedOn w:val="Normal"/>
    <w:next w:val="Normal"/>
    <w:autoRedefine/>
    <w:uiPriority w:val="39"/>
    <w:semiHidden/>
    <w:unhideWhenUsed/>
    <w:rsid w:val="0003148D"/>
    <w:pPr>
      <w:spacing w:after="100"/>
    </w:pPr>
  </w:style>
  <w:style w:type="paragraph" w:styleId="TDC2">
    <w:name w:val="toc 2"/>
    <w:basedOn w:val="Normal"/>
    <w:next w:val="Normal"/>
    <w:autoRedefine/>
    <w:uiPriority w:val="39"/>
    <w:semiHidden/>
    <w:unhideWhenUsed/>
    <w:rsid w:val="0003148D"/>
    <w:pPr>
      <w:spacing w:after="100"/>
      <w:ind w:left="220"/>
    </w:pPr>
  </w:style>
  <w:style w:type="paragraph" w:styleId="TDC3">
    <w:name w:val="toc 3"/>
    <w:basedOn w:val="Normal"/>
    <w:next w:val="Normal"/>
    <w:autoRedefine/>
    <w:uiPriority w:val="39"/>
    <w:semiHidden/>
    <w:unhideWhenUsed/>
    <w:rsid w:val="0003148D"/>
    <w:pPr>
      <w:spacing w:after="100"/>
      <w:ind w:left="440"/>
    </w:pPr>
  </w:style>
  <w:style w:type="paragraph" w:styleId="TDC4">
    <w:name w:val="toc 4"/>
    <w:basedOn w:val="Normal"/>
    <w:next w:val="Normal"/>
    <w:autoRedefine/>
    <w:uiPriority w:val="39"/>
    <w:semiHidden/>
    <w:unhideWhenUsed/>
    <w:rsid w:val="0003148D"/>
    <w:pPr>
      <w:spacing w:after="100"/>
      <w:ind w:left="660"/>
    </w:pPr>
  </w:style>
  <w:style w:type="paragraph" w:styleId="TDC5">
    <w:name w:val="toc 5"/>
    <w:basedOn w:val="Normal"/>
    <w:next w:val="Normal"/>
    <w:autoRedefine/>
    <w:uiPriority w:val="39"/>
    <w:semiHidden/>
    <w:unhideWhenUsed/>
    <w:rsid w:val="0003148D"/>
    <w:pPr>
      <w:spacing w:after="100"/>
      <w:ind w:left="880"/>
    </w:pPr>
  </w:style>
  <w:style w:type="paragraph" w:styleId="TDC6">
    <w:name w:val="toc 6"/>
    <w:basedOn w:val="Normal"/>
    <w:next w:val="Normal"/>
    <w:autoRedefine/>
    <w:uiPriority w:val="39"/>
    <w:semiHidden/>
    <w:unhideWhenUsed/>
    <w:rsid w:val="0003148D"/>
    <w:pPr>
      <w:spacing w:after="100"/>
      <w:ind w:left="1100"/>
    </w:pPr>
  </w:style>
  <w:style w:type="paragraph" w:styleId="TDC7">
    <w:name w:val="toc 7"/>
    <w:basedOn w:val="Normal"/>
    <w:next w:val="Normal"/>
    <w:autoRedefine/>
    <w:uiPriority w:val="39"/>
    <w:semiHidden/>
    <w:unhideWhenUsed/>
    <w:rsid w:val="0003148D"/>
    <w:pPr>
      <w:spacing w:after="100"/>
      <w:ind w:left="1320"/>
    </w:pPr>
  </w:style>
  <w:style w:type="paragraph" w:styleId="TDC8">
    <w:name w:val="toc 8"/>
    <w:basedOn w:val="Normal"/>
    <w:next w:val="Normal"/>
    <w:autoRedefine/>
    <w:uiPriority w:val="39"/>
    <w:semiHidden/>
    <w:unhideWhenUsed/>
    <w:rsid w:val="0003148D"/>
    <w:pPr>
      <w:spacing w:after="100"/>
      <w:ind w:left="1540"/>
    </w:pPr>
  </w:style>
  <w:style w:type="paragraph" w:styleId="TDC9">
    <w:name w:val="toc 9"/>
    <w:basedOn w:val="Normal"/>
    <w:next w:val="Normal"/>
    <w:autoRedefine/>
    <w:uiPriority w:val="39"/>
    <w:semiHidden/>
    <w:unhideWhenUsed/>
    <w:rsid w:val="0003148D"/>
    <w:pPr>
      <w:spacing w:after="100"/>
      <w:ind w:left="1760"/>
    </w:pPr>
  </w:style>
  <w:style w:type="paragraph" w:styleId="Textodebloque">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macro">
    <w:name w:val="macro"/>
    <w:link w:val="TextomacroC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macroCar">
    <w:name w:val="Texto macro Car"/>
    <w:basedOn w:val="Fuentedeprrafopredeter"/>
    <w:link w:val="Textomacro"/>
    <w:uiPriority w:val="99"/>
    <w:semiHidden/>
    <w:rsid w:val="0003148D"/>
    <w:rPr>
      <w:rFonts w:ascii="Consolas" w:hAnsi="Consolas" w:cs="Consolas"/>
      <w:sz w:val="20"/>
      <w:szCs w:val="20"/>
    </w:rPr>
  </w:style>
  <w:style w:type="paragraph" w:styleId="Textosinformato">
    <w:name w:val="Plain Text"/>
    <w:basedOn w:val="Normal"/>
    <w:link w:val="TextosinformatoCar"/>
    <w:uiPriority w:val="99"/>
    <w:semiHidden/>
    <w:unhideWhenUsed/>
    <w:rsid w:val="0003148D"/>
    <w:pPr>
      <w:spacing w:line="240" w:lineRule="auto"/>
    </w:pPr>
    <w:rPr>
      <w:rFonts w:ascii="Consolas" w:hAnsi="Consolas" w:cs="Consolas"/>
      <w:sz w:val="21"/>
      <w:szCs w:val="21"/>
    </w:rPr>
  </w:style>
  <w:style w:type="character" w:customStyle="1" w:styleId="TextosinformatoCar">
    <w:name w:val="Texto sin formato Car"/>
    <w:basedOn w:val="Fuentedeprrafopredeter"/>
    <w:link w:val="Textosinformato"/>
    <w:uiPriority w:val="99"/>
    <w:semiHidden/>
    <w:rsid w:val="0003148D"/>
    <w:rPr>
      <w:rFonts w:ascii="Consolas" w:hAnsi="Consolas" w:cs="Consolas"/>
      <w:sz w:val="21"/>
      <w:szCs w:val="21"/>
    </w:rPr>
  </w:style>
  <w:style w:type="paragraph" w:styleId="Textonotapie">
    <w:name w:val="footnote text"/>
    <w:basedOn w:val="Normal"/>
    <w:link w:val="TextonotapieCar"/>
    <w:uiPriority w:val="99"/>
    <w:semiHidden/>
    <w:unhideWhenUsed/>
    <w:rsid w:val="0003148D"/>
    <w:pPr>
      <w:spacing w:line="240" w:lineRule="auto"/>
    </w:pPr>
  </w:style>
  <w:style w:type="character" w:customStyle="1" w:styleId="TextonotapieCar">
    <w:name w:val="Texto nota pie Car"/>
    <w:basedOn w:val="Fuentedeprrafopredeter"/>
    <w:link w:val="Textonotapie"/>
    <w:uiPriority w:val="99"/>
    <w:semiHidden/>
    <w:rsid w:val="0003148D"/>
    <w:rPr>
      <w:sz w:val="20"/>
      <w:szCs w:val="20"/>
    </w:rPr>
  </w:style>
  <w:style w:type="paragraph" w:styleId="Textonotaalfinal">
    <w:name w:val="endnote text"/>
    <w:basedOn w:val="Normal"/>
    <w:link w:val="TextonotaalfinalCar"/>
    <w:uiPriority w:val="99"/>
    <w:semiHidden/>
    <w:unhideWhenUsed/>
    <w:rsid w:val="0003148D"/>
    <w:pPr>
      <w:spacing w:line="240" w:lineRule="auto"/>
    </w:pPr>
  </w:style>
  <w:style w:type="character" w:customStyle="1" w:styleId="TextonotaalfinalCar">
    <w:name w:val="Texto nota al final Car"/>
    <w:basedOn w:val="Fuentedeprrafopredeter"/>
    <w:link w:val="Textonotaalfinal"/>
    <w:uiPriority w:val="99"/>
    <w:semiHidden/>
    <w:rsid w:val="0003148D"/>
    <w:rPr>
      <w:sz w:val="20"/>
      <w:szCs w:val="20"/>
    </w:rPr>
  </w:style>
  <w:style w:type="character" w:customStyle="1" w:styleId="Ttulo1Car">
    <w:name w:val="Título 1 Car"/>
    <w:basedOn w:val="Fuentedeprrafopredeter"/>
    <w:link w:val="Ttulo1"/>
    <w:uiPriority w:val="9"/>
    <w:rsid w:val="004F5E36"/>
    <w:rPr>
      <w:rFonts w:ascii="Arial" w:eastAsia="Times New Roman" w:hAnsi="Arial" w:cs="Times New Roman"/>
      <w:b/>
      <w:sz w:val="20"/>
      <w:szCs w:val="20"/>
      <w:lang w:val="en-GB"/>
    </w:rPr>
  </w:style>
  <w:style w:type="character" w:customStyle="1" w:styleId="Ttulo2Car">
    <w:name w:val="Título 2 Car"/>
    <w:basedOn w:val="Fuentedeprrafopredeter"/>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semiHidden/>
    <w:rsid w:val="0003148D"/>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
    <w:name w:val="index heading"/>
    <w:basedOn w:val="Normal"/>
    <w:next w:val="ndice1"/>
    <w:uiPriority w:val="99"/>
    <w:semiHidden/>
    <w:unhideWhenUsed/>
    <w:rsid w:val="0003148D"/>
    <w:rPr>
      <w:rFonts w:asciiTheme="majorHAnsi" w:eastAsiaTheme="majorEastAsia" w:hAnsiTheme="majorHAnsi" w:cstheme="majorBidi"/>
      <w:b/>
      <w:bCs/>
    </w:rPr>
  </w:style>
  <w:style w:type="paragraph" w:styleId="Encabezadodelista">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tuloTDC">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Fuentedeprrafopredeter"/>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Encabezado">
    <w:name w:val="header"/>
    <w:basedOn w:val="Normal"/>
    <w:link w:val="EncabezadoCar"/>
    <w:uiPriority w:val="99"/>
    <w:unhideWhenUsed/>
    <w:rsid w:val="005278B7"/>
    <w:pPr>
      <w:tabs>
        <w:tab w:val="clear" w:pos="7100"/>
        <w:tab w:val="center" w:pos="4819"/>
        <w:tab w:val="right" w:pos="9638"/>
      </w:tabs>
      <w:spacing w:line="240" w:lineRule="auto"/>
    </w:pPr>
  </w:style>
  <w:style w:type="character" w:customStyle="1" w:styleId="EncabezadoCar">
    <w:name w:val="Encabezado Car"/>
    <w:basedOn w:val="Fuentedeprrafopredeter"/>
    <w:link w:val="Encabezado"/>
    <w:uiPriority w:val="99"/>
    <w:rsid w:val="005278B7"/>
    <w:rPr>
      <w:rFonts w:ascii="Arial" w:eastAsia="Times New Roman" w:hAnsi="Arial" w:cs="Times New Roman"/>
      <w:sz w:val="18"/>
      <w:szCs w:val="20"/>
      <w:lang w:val="en-GB"/>
    </w:rPr>
  </w:style>
  <w:style w:type="paragraph" w:styleId="Piedepgina">
    <w:name w:val="footer"/>
    <w:basedOn w:val="Normal"/>
    <w:link w:val="PiedepginaCar"/>
    <w:uiPriority w:val="99"/>
    <w:unhideWhenUsed/>
    <w:rsid w:val="005278B7"/>
    <w:pPr>
      <w:tabs>
        <w:tab w:val="clear" w:pos="7100"/>
        <w:tab w:val="center" w:pos="4819"/>
        <w:tab w:val="right" w:pos="9638"/>
      </w:tabs>
      <w:spacing w:line="240" w:lineRule="auto"/>
    </w:pPr>
  </w:style>
  <w:style w:type="character" w:customStyle="1" w:styleId="PiedepginaCar">
    <w:name w:val="Pie de página Car"/>
    <w:basedOn w:val="Fuentedeprrafopredeter"/>
    <w:link w:val="Piedepgina"/>
    <w:uiPriority w:val="99"/>
    <w:rsid w:val="005278B7"/>
    <w:rPr>
      <w:rFonts w:ascii="Arial" w:eastAsia="Times New Roman" w:hAnsi="Arial" w:cs="Times New Roman"/>
      <w:sz w:val="18"/>
      <w:szCs w:val="20"/>
      <w:lang w:val="en-GB"/>
    </w:rPr>
  </w:style>
  <w:style w:type="table" w:styleId="Tablaconcuadrcula">
    <w:name w:val="Table Grid"/>
    <w:basedOn w:val="Tabla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04C62"/>
    <w:rPr>
      <w:color w:val="0000FF" w:themeColor="hyperlink"/>
      <w:u w:val="single"/>
    </w:rPr>
  </w:style>
  <w:style w:type="character" w:customStyle="1" w:styleId="eudoraheader">
    <w:name w:val="eudoraheader"/>
    <w:basedOn w:val="Fuentedeprrafopredeter"/>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rrafodelista">
    <w:name w:val="List Paragraph"/>
    <w:basedOn w:val="Normal"/>
    <w:uiPriority w:val="34"/>
    <w:rsid w:val="00280FAF"/>
    <w:pPr>
      <w:ind w:left="720"/>
      <w:contextualSpacing/>
    </w:pPr>
  </w:style>
  <w:style w:type="table" w:styleId="Tablaconcuadrculaclara">
    <w:name w:val="Grid Table Light"/>
    <w:basedOn w:val="Tablanormal"/>
    <w:uiPriority w:val="40"/>
    <w:rsid w:val="002739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xtodelmarcadordeposicin">
    <w:name w:val="Placeholder Text"/>
    <w:basedOn w:val="Fuentedeprrafopredeter"/>
    <w:uiPriority w:val="99"/>
    <w:semiHidden/>
    <w:rsid w:val="00D76FCE"/>
    <w:rPr>
      <w:color w:val="808080"/>
    </w:rPr>
  </w:style>
  <w:style w:type="paragraph" w:customStyle="1" w:styleId="paragraph">
    <w:name w:val="paragraph"/>
    <w:basedOn w:val="Normal"/>
    <w:rsid w:val="00E51C65"/>
    <w:pPr>
      <w:tabs>
        <w:tab w:val="clear" w:pos="7100"/>
      </w:tabs>
      <w:spacing w:before="100" w:beforeAutospacing="1" w:after="100" w:afterAutospacing="1" w:line="240" w:lineRule="auto"/>
      <w:jc w:val="left"/>
    </w:pPr>
    <w:rPr>
      <w:rFonts w:ascii="Times New Roman" w:hAnsi="Times New Roman"/>
      <w:sz w:val="24"/>
      <w:szCs w:val="24"/>
      <w:lang w:val="es-EC" w:eastAsia="es-EC"/>
    </w:rPr>
  </w:style>
  <w:style w:type="character" w:customStyle="1" w:styleId="normaltextrun">
    <w:name w:val="normaltextrun"/>
    <w:basedOn w:val="Fuentedeprrafopredeter"/>
    <w:rsid w:val="00E51C65"/>
  </w:style>
  <w:style w:type="character" w:customStyle="1" w:styleId="eop">
    <w:name w:val="eop"/>
    <w:basedOn w:val="Fuentedeprrafopredeter"/>
    <w:rsid w:val="00E51C65"/>
  </w:style>
  <w:style w:type="paragraph" w:styleId="Revisin">
    <w:name w:val="Revision"/>
    <w:hidden/>
    <w:uiPriority w:val="99"/>
    <w:semiHidden/>
    <w:rsid w:val="00B64A63"/>
    <w:pPr>
      <w:spacing w:after="0" w:line="240" w:lineRule="auto"/>
    </w:pPr>
    <w:rPr>
      <w:rFonts w:ascii="Arial" w:eastAsia="Times New Roman" w:hAnsi="Arial" w:cs="Times New Roman"/>
      <w:sz w:val="18"/>
      <w:szCs w:val="20"/>
      <w:lang w:val="en-GB"/>
    </w:rPr>
  </w:style>
  <w:style w:type="character" w:styleId="Mencinsinresolver">
    <w:name w:val="Unresolved Mention"/>
    <w:basedOn w:val="Fuentedeprrafopredeter"/>
    <w:uiPriority w:val="99"/>
    <w:semiHidden/>
    <w:unhideWhenUsed/>
    <w:rsid w:val="00E748AB"/>
    <w:rPr>
      <w:color w:val="605E5C"/>
      <w:shd w:val="clear" w:color="auto" w:fill="E1DFDD"/>
    </w:rPr>
  </w:style>
  <w:style w:type="numbering" w:customStyle="1" w:styleId="CurrentList1">
    <w:name w:val="Current List1"/>
    <w:uiPriority w:val="99"/>
    <w:rsid w:val="00916ED1"/>
    <w:pPr>
      <w:numPr>
        <w:numId w:val="23"/>
      </w:numPr>
    </w:pPr>
  </w:style>
  <w:style w:type="numbering" w:customStyle="1" w:styleId="CurrentList2">
    <w:name w:val="Current List2"/>
    <w:uiPriority w:val="99"/>
    <w:rsid w:val="00FC2284"/>
    <w:pPr>
      <w:numPr>
        <w:numId w:val="2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62799">
      <w:bodyDiv w:val="1"/>
      <w:marLeft w:val="0"/>
      <w:marRight w:val="0"/>
      <w:marTop w:val="0"/>
      <w:marBottom w:val="0"/>
      <w:divBdr>
        <w:top w:val="none" w:sz="0" w:space="0" w:color="auto"/>
        <w:left w:val="none" w:sz="0" w:space="0" w:color="auto"/>
        <w:bottom w:val="none" w:sz="0" w:space="0" w:color="auto"/>
        <w:right w:val="none" w:sz="0" w:space="0" w:color="auto"/>
      </w:divBdr>
    </w:div>
    <w:div w:id="259876420">
      <w:bodyDiv w:val="1"/>
      <w:marLeft w:val="0"/>
      <w:marRight w:val="0"/>
      <w:marTop w:val="0"/>
      <w:marBottom w:val="0"/>
      <w:divBdr>
        <w:top w:val="none" w:sz="0" w:space="0" w:color="auto"/>
        <w:left w:val="none" w:sz="0" w:space="0" w:color="auto"/>
        <w:bottom w:val="none" w:sz="0" w:space="0" w:color="auto"/>
        <w:right w:val="none" w:sz="0" w:space="0" w:color="auto"/>
      </w:divBdr>
    </w:div>
    <w:div w:id="325329515">
      <w:bodyDiv w:val="1"/>
      <w:marLeft w:val="0"/>
      <w:marRight w:val="0"/>
      <w:marTop w:val="0"/>
      <w:marBottom w:val="0"/>
      <w:divBdr>
        <w:top w:val="none" w:sz="0" w:space="0" w:color="auto"/>
        <w:left w:val="none" w:sz="0" w:space="0" w:color="auto"/>
        <w:bottom w:val="none" w:sz="0" w:space="0" w:color="auto"/>
        <w:right w:val="none" w:sz="0" w:space="0" w:color="auto"/>
      </w:divBdr>
    </w:div>
    <w:div w:id="530653225">
      <w:bodyDiv w:val="1"/>
      <w:marLeft w:val="0"/>
      <w:marRight w:val="0"/>
      <w:marTop w:val="0"/>
      <w:marBottom w:val="0"/>
      <w:divBdr>
        <w:top w:val="none" w:sz="0" w:space="0" w:color="auto"/>
        <w:left w:val="none" w:sz="0" w:space="0" w:color="auto"/>
        <w:bottom w:val="none" w:sz="0" w:space="0" w:color="auto"/>
        <w:right w:val="none" w:sz="0" w:space="0" w:color="auto"/>
      </w:divBdr>
      <w:divsChild>
        <w:div w:id="1530559439">
          <w:marLeft w:val="0"/>
          <w:marRight w:val="0"/>
          <w:marTop w:val="0"/>
          <w:marBottom w:val="0"/>
          <w:divBdr>
            <w:top w:val="none" w:sz="0" w:space="0" w:color="auto"/>
            <w:left w:val="none" w:sz="0" w:space="0" w:color="auto"/>
            <w:bottom w:val="none" w:sz="0" w:space="0" w:color="auto"/>
            <w:right w:val="none" w:sz="0" w:space="0" w:color="auto"/>
          </w:divBdr>
        </w:div>
        <w:div w:id="1743021475">
          <w:marLeft w:val="0"/>
          <w:marRight w:val="0"/>
          <w:marTop w:val="0"/>
          <w:marBottom w:val="0"/>
          <w:divBdr>
            <w:top w:val="none" w:sz="0" w:space="0" w:color="auto"/>
            <w:left w:val="none" w:sz="0" w:space="0" w:color="auto"/>
            <w:bottom w:val="none" w:sz="0" w:space="0" w:color="auto"/>
            <w:right w:val="none" w:sz="0" w:space="0" w:color="auto"/>
          </w:divBdr>
        </w:div>
        <w:div w:id="1765374285">
          <w:marLeft w:val="0"/>
          <w:marRight w:val="0"/>
          <w:marTop w:val="0"/>
          <w:marBottom w:val="0"/>
          <w:divBdr>
            <w:top w:val="none" w:sz="0" w:space="0" w:color="auto"/>
            <w:left w:val="none" w:sz="0" w:space="0" w:color="auto"/>
            <w:bottom w:val="none" w:sz="0" w:space="0" w:color="auto"/>
            <w:right w:val="none" w:sz="0" w:space="0" w:color="auto"/>
          </w:divBdr>
          <w:divsChild>
            <w:div w:id="1467552241">
              <w:marLeft w:val="0"/>
              <w:marRight w:val="0"/>
              <w:marTop w:val="0"/>
              <w:marBottom w:val="0"/>
              <w:divBdr>
                <w:top w:val="none" w:sz="0" w:space="0" w:color="auto"/>
                <w:left w:val="none" w:sz="0" w:space="0" w:color="auto"/>
                <w:bottom w:val="none" w:sz="0" w:space="0" w:color="auto"/>
                <w:right w:val="none" w:sz="0" w:space="0" w:color="auto"/>
              </w:divBdr>
              <w:divsChild>
                <w:div w:id="114500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300265">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333055">
      <w:bodyDiv w:val="1"/>
      <w:marLeft w:val="0"/>
      <w:marRight w:val="0"/>
      <w:marTop w:val="0"/>
      <w:marBottom w:val="0"/>
      <w:divBdr>
        <w:top w:val="none" w:sz="0" w:space="0" w:color="auto"/>
        <w:left w:val="none" w:sz="0" w:space="0" w:color="auto"/>
        <w:bottom w:val="none" w:sz="0" w:space="0" w:color="auto"/>
        <w:right w:val="none" w:sz="0" w:space="0" w:color="auto"/>
      </w:divBdr>
    </w:div>
    <w:div w:id="839465664">
      <w:bodyDiv w:val="1"/>
      <w:marLeft w:val="0"/>
      <w:marRight w:val="0"/>
      <w:marTop w:val="0"/>
      <w:marBottom w:val="0"/>
      <w:divBdr>
        <w:top w:val="none" w:sz="0" w:space="0" w:color="auto"/>
        <w:left w:val="none" w:sz="0" w:space="0" w:color="auto"/>
        <w:bottom w:val="none" w:sz="0" w:space="0" w:color="auto"/>
        <w:right w:val="none" w:sz="0" w:space="0" w:color="auto"/>
      </w:divBdr>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6450571">
      <w:bodyDiv w:val="1"/>
      <w:marLeft w:val="0"/>
      <w:marRight w:val="0"/>
      <w:marTop w:val="0"/>
      <w:marBottom w:val="0"/>
      <w:divBdr>
        <w:top w:val="none" w:sz="0" w:space="0" w:color="auto"/>
        <w:left w:val="none" w:sz="0" w:space="0" w:color="auto"/>
        <w:bottom w:val="none" w:sz="0" w:space="0" w:color="auto"/>
        <w:right w:val="none" w:sz="0" w:space="0" w:color="auto"/>
      </w:divBdr>
      <w:divsChild>
        <w:div w:id="265621263">
          <w:marLeft w:val="0"/>
          <w:marRight w:val="0"/>
          <w:marTop w:val="0"/>
          <w:marBottom w:val="0"/>
          <w:divBdr>
            <w:top w:val="none" w:sz="0" w:space="0" w:color="auto"/>
            <w:left w:val="none" w:sz="0" w:space="0" w:color="auto"/>
            <w:bottom w:val="none" w:sz="0" w:space="0" w:color="auto"/>
            <w:right w:val="none" w:sz="0" w:space="0" w:color="auto"/>
          </w:divBdr>
          <w:divsChild>
            <w:div w:id="893930612">
              <w:marLeft w:val="0"/>
              <w:marRight w:val="0"/>
              <w:marTop w:val="0"/>
              <w:marBottom w:val="0"/>
              <w:divBdr>
                <w:top w:val="none" w:sz="0" w:space="0" w:color="auto"/>
                <w:left w:val="none" w:sz="0" w:space="0" w:color="auto"/>
                <w:bottom w:val="none" w:sz="0" w:space="0" w:color="auto"/>
                <w:right w:val="none" w:sz="0" w:space="0" w:color="auto"/>
              </w:divBdr>
              <w:divsChild>
                <w:div w:id="163167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19313">
          <w:marLeft w:val="0"/>
          <w:marRight w:val="0"/>
          <w:marTop w:val="0"/>
          <w:marBottom w:val="0"/>
          <w:divBdr>
            <w:top w:val="none" w:sz="0" w:space="0" w:color="auto"/>
            <w:left w:val="none" w:sz="0" w:space="0" w:color="auto"/>
            <w:bottom w:val="none" w:sz="0" w:space="0" w:color="auto"/>
            <w:right w:val="none" w:sz="0" w:space="0" w:color="auto"/>
          </w:divBdr>
          <w:divsChild>
            <w:div w:id="525212880">
              <w:marLeft w:val="0"/>
              <w:marRight w:val="0"/>
              <w:marTop w:val="0"/>
              <w:marBottom w:val="0"/>
              <w:divBdr>
                <w:top w:val="none" w:sz="0" w:space="0" w:color="auto"/>
                <w:left w:val="none" w:sz="0" w:space="0" w:color="auto"/>
                <w:bottom w:val="none" w:sz="0" w:space="0" w:color="auto"/>
                <w:right w:val="none" w:sz="0" w:space="0" w:color="auto"/>
              </w:divBdr>
              <w:divsChild>
                <w:div w:id="995648813">
                  <w:marLeft w:val="0"/>
                  <w:marRight w:val="0"/>
                  <w:marTop w:val="0"/>
                  <w:marBottom w:val="0"/>
                  <w:divBdr>
                    <w:top w:val="none" w:sz="0" w:space="0" w:color="auto"/>
                    <w:left w:val="none" w:sz="0" w:space="0" w:color="auto"/>
                    <w:bottom w:val="none" w:sz="0" w:space="0" w:color="auto"/>
                    <w:right w:val="none" w:sz="0" w:space="0" w:color="auto"/>
                  </w:divBdr>
                  <w:divsChild>
                    <w:div w:id="1150753312">
                      <w:marLeft w:val="0"/>
                      <w:marRight w:val="0"/>
                      <w:marTop w:val="0"/>
                      <w:marBottom w:val="0"/>
                      <w:divBdr>
                        <w:top w:val="none" w:sz="0" w:space="0" w:color="auto"/>
                        <w:left w:val="none" w:sz="0" w:space="0" w:color="auto"/>
                        <w:bottom w:val="none" w:sz="0" w:space="0" w:color="auto"/>
                        <w:right w:val="none" w:sz="0" w:space="0" w:color="auto"/>
                      </w:divBdr>
                      <w:divsChild>
                        <w:div w:id="165048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640226">
              <w:marLeft w:val="0"/>
              <w:marRight w:val="0"/>
              <w:marTop w:val="0"/>
              <w:marBottom w:val="0"/>
              <w:divBdr>
                <w:top w:val="none" w:sz="0" w:space="0" w:color="auto"/>
                <w:left w:val="none" w:sz="0" w:space="0" w:color="auto"/>
                <w:bottom w:val="none" w:sz="0" w:space="0" w:color="auto"/>
                <w:right w:val="none" w:sz="0" w:space="0" w:color="auto"/>
              </w:divBdr>
              <w:divsChild>
                <w:div w:id="324474903">
                  <w:marLeft w:val="0"/>
                  <w:marRight w:val="0"/>
                  <w:marTop w:val="0"/>
                  <w:marBottom w:val="0"/>
                  <w:divBdr>
                    <w:top w:val="none" w:sz="0" w:space="0" w:color="auto"/>
                    <w:left w:val="none" w:sz="0" w:space="0" w:color="auto"/>
                    <w:bottom w:val="none" w:sz="0" w:space="0" w:color="auto"/>
                    <w:right w:val="none" w:sz="0" w:space="0" w:color="auto"/>
                  </w:divBdr>
                  <w:divsChild>
                    <w:div w:id="164091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150086">
          <w:marLeft w:val="0"/>
          <w:marRight w:val="0"/>
          <w:marTop w:val="100"/>
          <w:marBottom w:val="0"/>
          <w:divBdr>
            <w:top w:val="none" w:sz="0" w:space="0" w:color="auto"/>
            <w:left w:val="none" w:sz="0" w:space="0" w:color="auto"/>
            <w:bottom w:val="none" w:sz="0" w:space="0" w:color="auto"/>
            <w:right w:val="none" w:sz="0" w:space="0" w:color="auto"/>
          </w:divBdr>
        </w:div>
        <w:div w:id="1650983698">
          <w:marLeft w:val="0"/>
          <w:marRight w:val="0"/>
          <w:marTop w:val="0"/>
          <w:marBottom w:val="0"/>
          <w:divBdr>
            <w:top w:val="none" w:sz="0" w:space="0" w:color="auto"/>
            <w:left w:val="none" w:sz="0" w:space="0" w:color="auto"/>
            <w:bottom w:val="none" w:sz="0" w:space="0" w:color="auto"/>
            <w:right w:val="none" w:sz="0" w:space="0" w:color="auto"/>
          </w:divBdr>
          <w:divsChild>
            <w:div w:id="156552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151981">
      <w:bodyDiv w:val="1"/>
      <w:marLeft w:val="0"/>
      <w:marRight w:val="0"/>
      <w:marTop w:val="0"/>
      <w:marBottom w:val="0"/>
      <w:divBdr>
        <w:top w:val="none" w:sz="0" w:space="0" w:color="auto"/>
        <w:left w:val="none" w:sz="0" w:space="0" w:color="auto"/>
        <w:bottom w:val="none" w:sz="0" w:space="0" w:color="auto"/>
        <w:right w:val="none" w:sz="0" w:space="0" w:color="auto"/>
      </w:divBdr>
    </w:div>
    <w:div w:id="1128818749">
      <w:bodyDiv w:val="1"/>
      <w:marLeft w:val="0"/>
      <w:marRight w:val="0"/>
      <w:marTop w:val="0"/>
      <w:marBottom w:val="0"/>
      <w:divBdr>
        <w:top w:val="none" w:sz="0" w:space="0" w:color="auto"/>
        <w:left w:val="none" w:sz="0" w:space="0" w:color="auto"/>
        <w:bottom w:val="none" w:sz="0" w:space="0" w:color="auto"/>
        <w:right w:val="none" w:sz="0" w:space="0" w:color="auto"/>
      </w:divBdr>
      <w:divsChild>
        <w:div w:id="198662696">
          <w:marLeft w:val="0"/>
          <w:marRight w:val="0"/>
          <w:marTop w:val="0"/>
          <w:marBottom w:val="0"/>
          <w:divBdr>
            <w:top w:val="none" w:sz="0" w:space="0" w:color="auto"/>
            <w:left w:val="none" w:sz="0" w:space="0" w:color="auto"/>
            <w:bottom w:val="none" w:sz="0" w:space="0" w:color="auto"/>
            <w:right w:val="none" w:sz="0" w:space="0" w:color="auto"/>
          </w:divBdr>
          <w:divsChild>
            <w:div w:id="549344712">
              <w:marLeft w:val="0"/>
              <w:marRight w:val="0"/>
              <w:marTop w:val="0"/>
              <w:marBottom w:val="0"/>
              <w:divBdr>
                <w:top w:val="none" w:sz="0" w:space="0" w:color="auto"/>
                <w:left w:val="none" w:sz="0" w:space="0" w:color="auto"/>
                <w:bottom w:val="none" w:sz="0" w:space="0" w:color="auto"/>
                <w:right w:val="none" w:sz="0" w:space="0" w:color="auto"/>
              </w:divBdr>
              <w:divsChild>
                <w:div w:id="518591664">
                  <w:marLeft w:val="0"/>
                  <w:marRight w:val="0"/>
                  <w:marTop w:val="0"/>
                  <w:marBottom w:val="0"/>
                  <w:divBdr>
                    <w:top w:val="none" w:sz="0" w:space="0" w:color="auto"/>
                    <w:left w:val="none" w:sz="0" w:space="0" w:color="auto"/>
                    <w:bottom w:val="none" w:sz="0" w:space="0" w:color="auto"/>
                    <w:right w:val="none" w:sz="0" w:space="0" w:color="auto"/>
                  </w:divBdr>
                  <w:divsChild>
                    <w:div w:id="164839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537643">
              <w:marLeft w:val="0"/>
              <w:marRight w:val="0"/>
              <w:marTop w:val="0"/>
              <w:marBottom w:val="0"/>
              <w:divBdr>
                <w:top w:val="none" w:sz="0" w:space="0" w:color="auto"/>
                <w:left w:val="none" w:sz="0" w:space="0" w:color="auto"/>
                <w:bottom w:val="none" w:sz="0" w:space="0" w:color="auto"/>
                <w:right w:val="none" w:sz="0" w:space="0" w:color="auto"/>
              </w:divBdr>
              <w:divsChild>
                <w:div w:id="1560172106">
                  <w:marLeft w:val="0"/>
                  <w:marRight w:val="0"/>
                  <w:marTop w:val="0"/>
                  <w:marBottom w:val="0"/>
                  <w:divBdr>
                    <w:top w:val="none" w:sz="0" w:space="0" w:color="auto"/>
                    <w:left w:val="none" w:sz="0" w:space="0" w:color="auto"/>
                    <w:bottom w:val="none" w:sz="0" w:space="0" w:color="auto"/>
                    <w:right w:val="none" w:sz="0" w:space="0" w:color="auto"/>
                  </w:divBdr>
                  <w:divsChild>
                    <w:div w:id="1071003097">
                      <w:marLeft w:val="0"/>
                      <w:marRight w:val="0"/>
                      <w:marTop w:val="0"/>
                      <w:marBottom w:val="0"/>
                      <w:divBdr>
                        <w:top w:val="none" w:sz="0" w:space="0" w:color="auto"/>
                        <w:left w:val="none" w:sz="0" w:space="0" w:color="auto"/>
                        <w:bottom w:val="none" w:sz="0" w:space="0" w:color="auto"/>
                        <w:right w:val="none" w:sz="0" w:space="0" w:color="auto"/>
                      </w:divBdr>
                      <w:divsChild>
                        <w:div w:id="26747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9278686">
          <w:marLeft w:val="0"/>
          <w:marRight w:val="0"/>
          <w:marTop w:val="0"/>
          <w:marBottom w:val="0"/>
          <w:divBdr>
            <w:top w:val="none" w:sz="0" w:space="0" w:color="auto"/>
            <w:left w:val="none" w:sz="0" w:space="0" w:color="auto"/>
            <w:bottom w:val="none" w:sz="0" w:space="0" w:color="auto"/>
            <w:right w:val="none" w:sz="0" w:space="0" w:color="auto"/>
          </w:divBdr>
          <w:divsChild>
            <w:div w:id="422381092">
              <w:marLeft w:val="0"/>
              <w:marRight w:val="0"/>
              <w:marTop w:val="0"/>
              <w:marBottom w:val="0"/>
              <w:divBdr>
                <w:top w:val="none" w:sz="0" w:space="0" w:color="auto"/>
                <w:left w:val="none" w:sz="0" w:space="0" w:color="auto"/>
                <w:bottom w:val="none" w:sz="0" w:space="0" w:color="auto"/>
                <w:right w:val="none" w:sz="0" w:space="0" w:color="auto"/>
              </w:divBdr>
              <w:divsChild>
                <w:div w:id="18088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414693">
          <w:marLeft w:val="0"/>
          <w:marRight w:val="0"/>
          <w:marTop w:val="100"/>
          <w:marBottom w:val="0"/>
          <w:divBdr>
            <w:top w:val="none" w:sz="0" w:space="0" w:color="auto"/>
            <w:left w:val="none" w:sz="0" w:space="0" w:color="auto"/>
            <w:bottom w:val="none" w:sz="0" w:space="0" w:color="auto"/>
            <w:right w:val="none" w:sz="0" w:space="0" w:color="auto"/>
          </w:divBdr>
        </w:div>
        <w:div w:id="1657030767">
          <w:marLeft w:val="0"/>
          <w:marRight w:val="0"/>
          <w:marTop w:val="0"/>
          <w:marBottom w:val="0"/>
          <w:divBdr>
            <w:top w:val="none" w:sz="0" w:space="0" w:color="auto"/>
            <w:left w:val="none" w:sz="0" w:space="0" w:color="auto"/>
            <w:bottom w:val="none" w:sz="0" w:space="0" w:color="auto"/>
            <w:right w:val="none" w:sz="0" w:space="0" w:color="auto"/>
          </w:divBdr>
          <w:divsChild>
            <w:div w:id="74241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56875256">
      <w:bodyDiv w:val="1"/>
      <w:marLeft w:val="0"/>
      <w:marRight w:val="0"/>
      <w:marTop w:val="0"/>
      <w:marBottom w:val="0"/>
      <w:divBdr>
        <w:top w:val="none" w:sz="0" w:space="0" w:color="auto"/>
        <w:left w:val="none" w:sz="0" w:space="0" w:color="auto"/>
        <w:bottom w:val="none" w:sz="0" w:space="0" w:color="auto"/>
        <w:right w:val="none" w:sz="0" w:space="0" w:color="auto"/>
      </w:divBdr>
    </w:div>
    <w:div w:id="1480001860">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505589037">
      <w:bodyDiv w:val="1"/>
      <w:marLeft w:val="0"/>
      <w:marRight w:val="0"/>
      <w:marTop w:val="0"/>
      <w:marBottom w:val="0"/>
      <w:divBdr>
        <w:top w:val="none" w:sz="0" w:space="0" w:color="auto"/>
        <w:left w:val="none" w:sz="0" w:space="0" w:color="auto"/>
        <w:bottom w:val="none" w:sz="0" w:space="0" w:color="auto"/>
        <w:right w:val="none" w:sz="0" w:space="0" w:color="auto"/>
      </w:divBdr>
    </w:div>
    <w:div w:id="1526556227">
      <w:bodyDiv w:val="1"/>
      <w:marLeft w:val="0"/>
      <w:marRight w:val="0"/>
      <w:marTop w:val="0"/>
      <w:marBottom w:val="0"/>
      <w:divBdr>
        <w:top w:val="none" w:sz="0" w:space="0" w:color="auto"/>
        <w:left w:val="none" w:sz="0" w:space="0" w:color="auto"/>
        <w:bottom w:val="none" w:sz="0" w:space="0" w:color="auto"/>
        <w:right w:val="none" w:sz="0" w:space="0" w:color="auto"/>
      </w:divBdr>
    </w:div>
    <w:div w:id="1540240460">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711904">
      <w:bodyDiv w:val="1"/>
      <w:marLeft w:val="0"/>
      <w:marRight w:val="0"/>
      <w:marTop w:val="0"/>
      <w:marBottom w:val="0"/>
      <w:divBdr>
        <w:top w:val="none" w:sz="0" w:space="0" w:color="auto"/>
        <w:left w:val="none" w:sz="0" w:space="0" w:color="auto"/>
        <w:bottom w:val="none" w:sz="0" w:space="0" w:color="auto"/>
        <w:right w:val="none" w:sz="0" w:space="0" w:color="auto"/>
      </w:divBdr>
      <w:divsChild>
        <w:div w:id="409427930">
          <w:marLeft w:val="0"/>
          <w:marRight w:val="0"/>
          <w:marTop w:val="0"/>
          <w:marBottom w:val="0"/>
          <w:divBdr>
            <w:top w:val="none" w:sz="0" w:space="0" w:color="auto"/>
            <w:left w:val="none" w:sz="0" w:space="0" w:color="auto"/>
            <w:bottom w:val="none" w:sz="0" w:space="0" w:color="auto"/>
            <w:right w:val="none" w:sz="0" w:space="0" w:color="auto"/>
          </w:divBdr>
          <w:divsChild>
            <w:div w:id="128325969">
              <w:marLeft w:val="0"/>
              <w:marRight w:val="0"/>
              <w:marTop w:val="0"/>
              <w:marBottom w:val="0"/>
              <w:divBdr>
                <w:top w:val="none" w:sz="0" w:space="0" w:color="auto"/>
                <w:left w:val="none" w:sz="0" w:space="0" w:color="auto"/>
                <w:bottom w:val="none" w:sz="0" w:space="0" w:color="auto"/>
                <w:right w:val="none" w:sz="0" w:space="0" w:color="auto"/>
              </w:divBdr>
              <w:divsChild>
                <w:div w:id="70396311">
                  <w:marLeft w:val="0"/>
                  <w:marRight w:val="0"/>
                  <w:marTop w:val="0"/>
                  <w:marBottom w:val="0"/>
                  <w:divBdr>
                    <w:top w:val="none" w:sz="0" w:space="0" w:color="auto"/>
                    <w:left w:val="none" w:sz="0" w:space="0" w:color="auto"/>
                    <w:bottom w:val="none" w:sz="0" w:space="0" w:color="auto"/>
                    <w:right w:val="none" w:sz="0" w:space="0" w:color="auto"/>
                  </w:divBdr>
                  <w:divsChild>
                    <w:div w:id="1920214576">
                      <w:marLeft w:val="0"/>
                      <w:marRight w:val="0"/>
                      <w:marTop w:val="0"/>
                      <w:marBottom w:val="0"/>
                      <w:divBdr>
                        <w:top w:val="none" w:sz="0" w:space="0" w:color="auto"/>
                        <w:left w:val="none" w:sz="0" w:space="0" w:color="auto"/>
                        <w:bottom w:val="none" w:sz="0" w:space="0" w:color="auto"/>
                        <w:right w:val="none" w:sz="0" w:space="0" w:color="auto"/>
                      </w:divBdr>
                      <w:divsChild>
                        <w:div w:id="84790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653836">
              <w:marLeft w:val="0"/>
              <w:marRight w:val="0"/>
              <w:marTop w:val="0"/>
              <w:marBottom w:val="0"/>
              <w:divBdr>
                <w:top w:val="none" w:sz="0" w:space="0" w:color="auto"/>
                <w:left w:val="none" w:sz="0" w:space="0" w:color="auto"/>
                <w:bottom w:val="none" w:sz="0" w:space="0" w:color="auto"/>
                <w:right w:val="none" w:sz="0" w:space="0" w:color="auto"/>
              </w:divBdr>
              <w:divsChild>
                <w:div w:id="1643147918">
                  <w:marLeft w:val="0"/>
                  <w:marRight w:val="0"/>
                  <w:marTop w:val="0"/>
                  <w:marBottom w:val="0"/>
                  <w:divBdr>
                    <w:top w:val="none" w:sz="0" w:space="0" w:color="auto"/>
                    <w:left w:val="none" w:sz="0" w:space="0" w:color="auto"/>
                    <w:bottom w:val="none" w:sz="0" w:space="0" w:color="auto"/>
                    <w:right w:val="none" w:sz="0" w:space="0" w:color="auto"/>
                  </w:divBdr>
                  <w:divsChild>
                    <w:div w:id="110803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013131">
          <w:marLeft w:val="0"/>
          <w:marRight w:val="0"/>
          <w:marTop w:val="100"/>
          <w:marBottom w:val="0"/>
          <w:divBdr>
            <w:top w:val="none" w:sz="0" w:space="0" w:color="auto"/>
            <w:left w:val="none" w:sz="0" w:space="0" w:color="auto"/>
            <w:bottom w:val="none" w:sz="0" w:space="0" w:color="auto"/>
            <w:right w:val="none" w:sz="0" w:space="0" w:color="auto"/>
          </w:divBdr>
        </w:div>
      </w:divsChild>
    </w:div>
    <w:div w:id="1736852476">
      <w:bodyDiv w:val="1"/>
      <w:marLeft w:val="0"/>
      <w:marRight w:val="0"/>
      <w:marTop w:val="0"/>
      <w:marBottom w:val="0"/>
      <w:divBdr>
        <w:top w:val="none" w:sz="0" w:space="0" w:color="auto"/>
        <w:left w:val="none" w:sz="0" w:space="0" w:color="auto"/>
        <w:bottom w:val="none" w:sz="0" w:space="0" w:color="auto"/>
        <w:right w:val="none" w:sz="0" w:space="0" w:color="auto"/>
      </w:divBdr>
    </w:div>
    <w:div w:id="1774863330">
      <w:bodyDiv w:val="1"/>
      <w:marLeft w:val="0"/>
      <w:marRight w:val="0"/>
      <w:marTop w:val="0"/>
      <w:marBottom w:val="0"/>
      <w:divBdr>
        <w:top w:val="none" w:sz="0" w:space="0" w:color="auto"/>
        <w:left w:val="none" w:sz="0" w:space="0" w:color="auto"/>
        <w:bottom w:val="none" w:sz="0" w:space="0" w:color="auto"/>
        <w:right w:val="none" w:sz="0" w:space="0" w:color="auto"/>
      </w:divBdr>
    </w:div>
    <w:div w:id="1933128354">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484</Words>
  <Characters>73627</Characters>
  <Application>Microsoft Office Word</Application>
  <DocSecurity>0</DocSecurity>
  <Lines>10518</Lines>
  <Paragraphs>791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cp:lastModifiedBy>Alexander Paul Espinoza Vasquez</cp:lastModifiedBy>
  <cp:revision>2</cp:revision>
  <cp:lastPrinted>2015-05-12T20:31:00Z</cp:lastPrinted>
  <dcterms:created xsi:type="dcterms:W3CDTF">2023-06-15T03:03:00Z</dcterms:created>
  <dcterms:modified xsi:type="dcterms:W3CDTF">2023-06-15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6a06d97c405b2b6f53ec51b03bc59dd41e5d8579460e51b69d4abef0a4abab4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6805ee6-7c7b-3d26-aae7-5d68f358c195</vt:lpwstr>
  </property>
  <property fmtid="{D5CDD505-2E9C-101B-9397-08002B2CF9AE}" pid="27" name="Mendeley Citation Style_1">
    <vt:lpwstr>http://www.zotero.org/styles/apa</vt:lpwstr>
  </property>
</Properties>
</file>